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581C0" w14:textId="579C9846" w:rsidR="003B3D82" w:rsidRDefault="003B3D82" w:rsidP="00BD5494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575491A3" w14:textId="2B74A2E2" w:rsidR="00615EEB" w:rsidRPr="00615EEB" w:rsidRDefault="00615EEB" w:rsidP="000F2F76">
      <w:pPr>
        <w:ind w:firstLine="90"/>
        <w:rPr>
          <w:lang w:val="es-EC" w:bidi="en-US"/>
        </w:rPr>
      </w:pPr>
      <w:r>
        <w:rPr>
          <w:lang w:val="es-ES" w:bidi="en-US"/>
        </w:rPr>
        <w:t>Para los sistemas indicados en la lista deben generar los Elementos de configura</w:t>
      </w:r>
      <w:r w:rsidR="000F2F76">
        <w:rPr>
          <w:lang w:val="es-ES" w:bidi="en-US"/>
        </w:rPr>
        <w:t xml:space="preserve">ción de Software (ECS) </w:t>
      </w:r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BD5494" w14:paraId="0DDC33A7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0E592B3B" w14:textId="00CE4A77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AMBACHI CHILIG PATRICIA ARACELY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, metodología 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á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gil, si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</w:tr>
    </w:tbl>
    <w:p w14:paraId="24ED7C59" w14:textId="77777777" w:rsidR="003B3D82" w:rsidRDefault="003B3D82" w:rsidP="007141D9">
      <w:pPr>
        <w:pStyle w:val="Ttulo5"/>
        <w:numPr>
          <w:ilvl w:val="0"/>
          <w:numId w:val="0"/>
        </w:numPr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2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3" w:name="_Toc320110277"/>
      <w:bookmarkStart w:id="4" w:name="_Toc347402918"/>
      <w:bookmarkStart w:id="5" w:name="_Toc353139592"/>
      <w:bookmarkStart w:id="6" w:name="_Toc353217719"/>
      <w:bookmarkStart w:id="7" w:name="_Toc353218490"/>
      <w:bookmarkStart w:id="8" w:name="_Toc353218601"/>
      <w:bookmarkStart w:id="9" w:name="_Toc353220158"/>
      <w:bookmarkStart w:id="10" w:name="_Toc353220410"/>
      <w:bookmarkStart w:id="11" w:name="_Toc353359614"/>
      <w:bookmarkStart w:id="12" w:name="_Toc357799067"/>
      <w:bookmarkStart w:id="13" w:name="_Toc357799244"/>
      <w:bookmarkStart w:id="14" w:name="_Toc357859628"/>
      <w:bookmarkStart w:id="15" w:name="_Toc363466385"/>
      <w:bookmarkStart w:id="16" w:name="_Toc363473096"/>
      <w:proofErr w:type="spellStart"/>
      <w:r w:rsidRPr="005309CF">
        <w:t>Alcance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proofErr w:type="spellEnd"/>
    </w:p>
    <w:p w14:paraId="7E553623" w14:textId="77777777" w:rsidR="003D4CA1" w:rsidRDefault="003D4CA1" w:rsidP="003D4CA1">
      <w:pPr>
        <w:rPr>
          <w:lang w:bidi="en-US"/>
        </w:rPr>
      </w:pPr>
      <w:r w:rsidRPr="005309CF">
        <w:rPr>
          <w:lang w:bidi="en-US"/>
        </w:rPr>
        <w:t>Este documento establece los contenidos mínimos requeridos para la implantación de</w:t>
      </w:r>
      <w:r w:rsidR="00673762">
        <w:rPr>
          <w:lang w:bidi="en-US"/>
        </w:rPr>
        <w:t>l plan de gestión de configuración del software (PGCS),</w:t>
      </w:r>
      <w:r w:rsidRPr="005309CF">
        <w:rPr>
          <w:lang w:bidi="en-US"/>
        </w:rPr>
        <w:t xml:space="preserve"> documento que se debe aplicar a través de todo el ciclo de </w:t>
      </w:r>
      <w:r w:rsidR="00673762"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14:paraId="14A6B8B8" w14:textId="77777777" w:rsidR="007141D9" w:rsidRPr="005309CF" w:rsidRDefault="007141D9" w:rsidP="003D4CA1">
      <w:pPr>
        <w:rPr>
          <w:lang w:bidi="en-US"/>
        </w:rPr>
      </w:pPr>
    </w:p>
    <w:p w14:paraId="260AEB9B" w14:textId="77777777" w:rsidR="003D4CA1" w:rsidRDefault="003D4CA1" w:rsidP="003D4CA1">
      <w:r w:rsidRPr="005309CF">
        <w:t>El PGC</w:t>
      </w:r>
      <w:r w:rsidR="00673762">
        <w:t>S</w:t>
      </w:r>
      <w:r w:rsidRPr="005309CF">
        <w:t xml:space="preserve"> provee de medios a través de los cuales debe garantizar la integridad y trazabilidad de los elementos de configuración </w:t>
      </w:r>
      <w:r w:rsidR="00673762">
        <w:t>software (ECS</w:t>
      </w:r>
      <w:r w:rsidRPr="005309CF">
        <w:t xml:space="preserve">) del ciclo de </w:t>
      </w:r>
      <w:r w:rsidR="00673762">
        <w:t>desarrollo de software.</w:t>
      </w:r>
      <w:r w:rsidRPr="005309CF">
        <w:t xml:space="preserve"> </w:t>
      </w:r>
    </w:p>
    <w:p w14:paraId="07CBC23E" w14:textId="77777777" w:rsidR="007141D9" w:rsidRPr="005309CF" w:rsidRDefault="007141D9" w:rsidP="003D4CA1"/>
    <w:p w14:paraId="0BFD5BC6" w14:textId="3A8A0D25" w:rsidR="003D4CA1" w:rsidRDefault="003D4CA1" w:rsidP="003D4CA1">
      <w:r w:rsidRPr="005309CF">
        <w:t xml:space="preserve">Para garantizar la integridad la </w:t>
      </w:r>
      <w:r>
        <w:t>GE</w:t>
      </w:r>
      <w:r w:rsidR="00673762">
        <w:t>S</w:t>
      </w:r>
      <w:r w:rsidRPr="005309CF">
        <w:t xml:space="preserve"> establece las actividades que permiten asegurar que la información del conjunto de EE</w:t>
      </w:r>
      <w:r w:rsidR="00673762">
        <w:t>S</w:t>
      </w:r>
      <w:r w:rsidRPr="005309CF">
        <w:t xml:space="preserve"> sea consistente, completa y fiable a  lo largo del  ciclo de vida y además, la </w:t>
      </w:r>
      <w:r w:rsidR="00017F78">
        <w:t>gestión de configuración de software (</w:t>
      </w:r>
      <w:r>
        <w:t>G</w:t>
      </w:r>
      <w:r w:rsidR="00017F78">
        <w:t>C</w:t>
      </w:r>
      <w:r w:rsidR="00673762">
        <w:t>S</w:t>
      </w:r>
      <w:r w:rsidR="00017F78">
        <w:t xml:space="preserve">) </w:t>
      </w:r>
      <w:r w:rsidRPr="005309CF">
        <w:t>garantiza la trazabilidad proporcionando un conjunto de instrumentos los cuales permiten identificar  el estado de los EE</w:t>
      </w:r>
      <w:r w:rsidR="00673762">
        <w:t>S</w:t>
      </w:r>
      <w:r w:rsidRPr="005309CF">
        <w:t xml:space="preserve"> durante el proceso de </w:t>
      </w:r>
      <w:r w:rsidR="00673762">
        <w:t>desarrollo de software</w:t>
      </w:r>
      <w:r w:rsidRPr="005309CF">
        <w:t>.</w:t>
      </w:r>
    </w:p>
    <w:p w14:paraId="5B091DDE" w14:textId="77777777" w:rsidR="007141D9" w:rsidRPr="005309CF" w:rsidRDefault="007141D9" w:rsidP="003D4CA1"/>
    <w:p w14:paraId="11B672D4" w14:textId="1C8A4B65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 xml:space="preserve">Los </w:t>
      </w:r>
      <w:proofErr w:type="spellStart"/>
      <w:r w:rsidRPr="005309CF">
        <w:rPr>
          <w:lang w:bidi="en-US"/>
        </w:rPr>
        <w:t>EEC</w:t>
      </w:r>
      <w:r w:rsidR="00113B9E">
        <w:rPr>
          <w:lang w:bidi="en-US"/>
        </w:rPr>
        <w:t>S</w:t>
      </w:r>
      <w:r w:rsidRPr="005309CF">
        <w:rPr>
          <w:lang w:bidi="en-US"/>
        </w:rPr>
        <w:t>en</w:t>
      </w:r>
      <w:proofErr w:type="spellEnd"/>
      <w:r w:rsidRPr="005309CF">
        <w:rPr>
          <w:lang w:bidi="en-US"/>
        </w:rPr>
        <w:t xml:space="preserve"> la </w:t>
      </w:r>
      <w:r w:rsidR="00017F78">
        <w:rPr>
          <w:lang w:bidi="en-US"/>
        </w:rPr>
        <w:t xml:space="preserve">GCS </w:t>
      </w:r>
      <w:r w:rsidRPr="005309CF">
        <w:rPr>
          <w:lang w:bidi="en-US"/>
        </w:rPr>
        <w:t xml:space="preserve">son registrados y controlados durante los procesos de </w:t>
      </w:r>
      <w:r w:rsidR="00113B9E">
        <w:rPr>
          <w:lang w:bidi="en-US"/>
        </w:rPr>
        <w:t xml:space="preserve">desarrollo de </w:t>
      </w:r>
      <w:proofErr w:type="spellStart"/>
      <w:r w:rsidR="00113B9E">
        <w:rPr>
          <w:lang w:bidi="en-US"/>
        </w:rPr>
        <w:t>sofware</w:t>
      </w:r>
      <w:proofErr w:type="spellEnd"/>
    </w:p>
    <w:p w14:paraId="1F5FF5D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l PGC</w:t>
      </w:r>
      <w:r w:rsidR="00113B9E">
        <w:rPr>
          <w:lang w:bidi="en-US"/>
        </w:rPr>
        <w:t>S</w:t>
      </w:r>
      <w:r w:rsidRPr="005309CF">
        <w:rPr>
          <w:lang w:bidi="en-US"/>
        </w:rPr>
        <w:t xml:space="preserve"> puede ser desarrollado tanto para nuevos </w:t>
      </w:r>
      <w:r w:rsidR="00113B9E">
        <w:rPr>
          <w:lang w:bidi="en-US"/>
        </w:rPr>
        <w:t xml:space="preserve">proyectos de desarrollo de software </w:t>
      </w:r>
      <w:r w:rsidRPr="005309CF">
        <w:rPr>
          <w:lang w:bidi="en-US"/>
        </w:rPr>
        <w:t xml:space="preserve">así como para </w:t>
      </w:r>
      <w:r w:rsidR="00113B9E">
        <w:rPr>
          <w:lang w:bidi="en-US"/>
        </w:rPr>
        <w:t>existentes, que</w:t>
      </w:r>
      <w:r w:rsidRPr="005309CF">
        <w:rPr>
          <w:lang w:bidi="en-US"/>
        </w:rPr>
        <w:t xml:space="preserve"> cuent</w:t>
      </w:r>
      <w:r w:rsidR="00113B9E">
        <w:rPr>
          <w:lang w:bidi="en-US"/>
        </w:rPr>
        <w:t>e</w:t>
      </w:r>
      <w:r w:rsidRPr="005309CF">
        <w:rPr>
          <w:lang w:bidi="en-US"/>
        </w:rPr>
        <w:t xml:space="preserve">n con un conjunto de </w:t>
      </w:r>
      <w:r w:rsidR="00113B9E">
        <w:rPr>
          <w:lang w:bidi="en-US"/>
        </w:rPr>
        <w:t>ECS</w:t>
      </w:r>
      <w:r w:rsidRPr="005309CF">
        <w:rPr>
          <w:lang w:bidi="en-US"/>
        </w:rPr>
        <w:t>.</w:t>
      </w:r>
    </w:p>
    <w:p w14:paraId="3F666C14" w14:textId="77777777" w:rsidR="003D4CA1" w:rsidRPr="005309CF" w:rsidRDefault="003D4CA1" w:rsidP="003D4CA1">
      <w:pPr>
        <w:pStyle w:val="Ttulo6"/>
      </w:pPr>
      <w:bookmarkStart w:id="17" w:name="_Toc320110278"/>
      <w:bookmarkStart w:id="18" w:name="_Toc347402919"/>
      <w:bookmarkStart w:id="19" w:name="_Toc353139593"/>
      <w:bookmarkStart w:id="20" w:name="_Toc353217720"/>
      <w:bookmarkStart w:id="21" w:name="_Toc353218491"/>
      <w:bookmarkStart w:id="22" w:name="_Toc353218602"/>
      <w:bookmarkStart w:id="23" w:name="_Toc353220159"/>
      <w:bookmarkStart w:id="24" w:name="_Toc353220411"/>
      <w:bookmarkStart w:id="25" w:name="_Toc353359615"/>
      <w:bookmarkStart w:id="26" w:name="_Toc357799068"/>
      <w:bookmarkStart w:id="27" w:name="_Toc357799245"/>
      <w:bookmarkStart w:id="28" w:name="_Toc357859629"/>
      <w:bookmarkStart w:id="29" w:name="_Toc363466386"/>
      <w:bookmarkStart w:id="30" w:name="_Toc363473097"/>
      <w:proofErr w:type="spellStart"/>
      <w:r w:rsidRPr="005309CF">
        <w:t>Propósito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proofErr w:type="spellEnd"/>
    </w:p>
    <w:p w14:paraId="574D1F98" w14:textId="3E435E8A" w:rsidR="003D4CA1" w:rsidRPr="005309CF" w:rsidRDefault="003D4CA1" w:rsidP="003D4CA1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>
        <w:rPr>
          <w:iCs/>
          <w:lang w:bidi="en-US"/>
        </w:rPr>
        <w:t>G</w:t>
      </w:r>
      <w:r w:rsidR="00017F78">
        <w:rPr>
          <w:iCs/>
          <w:lang w:bidi="en-US"/>
        </w:rPr>
        <w:t>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los cuales </w:t>
      </w:r>
      <w:r w:rsidRPr="005309CF">
        <w:rPr>
          <w:iCs/>
          <w:lang w:bidi="en-US"/>
        </w:rPr>
        <w:lastRenderedPageBreak/>
        <w:t>deben realizarse para garantizar la integridad y la trazabilidad de los EE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identificados unívocamente. Concretamente en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se debe especificar:</w:t>
      </w:r>
    </w:p>
    <w:p w14:paraId="44C1EC60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</w:t>
      </w:r>
      <w:r w:rsidR="00113B9E">
        <w:rPr>
          <w:iCs/>
          <w:lang w:bidi="en-US"/>
        </w:rPr>
        <w:t xml:space="preserve">desarrolladores </w:t>
      </w:r>
      <w:proofErr w:type="gramStart"/>
      <w:r w:rsidRPr="005309CF">
        <w:rPr>
          <w:iCs/>
          <w:lang w:bidi="en-US"/>
        </w:rPr>
        <w:t>a</w:t>
      </w:r>
      <w:proofErr w:type="gramEnd"/>
      <w:r w:rsidRPr="005309CF">
        <w:rPr>
          <w:iCs/>
          <w:lang w:bidi="en-US"/>
        </w:rPr>
        <w:t xml:space="preserve"> los que está dirigido 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.</w:t>
      </w:r>
    </w:p>
    <w:p w14:paraId="5E95F6C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 proyecto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 xml:space="preserve"> para el cual se desarrolla y se aplicará el plan de gestión de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14:paraId="3A28998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113B9E">
        <w:rPr>
          <w:iCs/>
          <w:lang w:bidi="en-US"/>
        </w:rPr>
        <w:t>desarrollo de software</w:t>
      </w:r>
      <w:r w:rsidRPr="005309CF">
        <w:rPr>
          <w:iCs/>
          <w:lang w:bidi="en-US"/>
        </w:rPr>
        <w:t>.</w:t>
      </w:r>
    </w:p>
    <w:p w14:paraId="42962E66" w14:textId="77777777" w:rsidR="003D4CA1" w:rsidRPr="005309CF" w:rsidRDefault="003D4CA1" w:rsidP="003D4CA1">
      <w:pPr>
        <w:pStyle w:val="Ttulo6"/>
      </w:pPr>
      <w:bookmarkStart w:id="31" w:name="_Ref359235956"/>
      <w:bookmarkStart w:id="32" w:name="_Toc363466387"/>
      <w:bookmarkStart w:id="33" w:name="_Toc363473098"/>
      <w:proofErr w:type="spellStart"/>
      <w:r w:rsidRPr="005309CF">
        <w:t>Definiciones</w:t>
      </w:r>
      <w:bookmarkEnd w:id="31"/>
      <w:bookmarkEnd w:id="32"/>
      <w:bookmarkEnd w:id="33"/>
      <w:proofErr w:type="spellEnd"/>
    </w:p>
    <w:p w14:paraId="167EE9E8" w14:textId="30C385FE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113B9E">
        <w:rPr>
          <w:lang w:val="es-ES" w:bidi="en-US"/>
        </w:rPr>
        <w:t xml:space="preserve">S </w:t>
      </w:r>
      <w:r w:rsidRPr="005309CF">
        <w:rPr>
          <w:lang w:val="es-ES" w:bidi="en-US"/>
        </w:rPr>
        <w:t xml:space="preserve">establece un conjunto de conceptos y definiciones que se deben emplear en todo el proceso de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113B9E">
        <w:rPr>
          <w:lang w:val="es-ES" w:bidi="en-US"/>
        </w:rPr>
        <w:t>S</w:t>
      </w:r>
      <w:r w:rsidR="004F2D2F">
        <w:rPr>
          <w:lang w:val="es-ES" w:bidi="en-US"/>
        </w:rPr>
        <w:t>. A continuación se muestran los conceptos empleados en la GCS</w:t>
      </w:r>
      <w:r w:rsidRPr="005309CF">
        <w:rPr>
          <w:lang w:val="es-ES" w:bidi="en-US"/>
        </w:rPr>
        <w:t>.</w:t>
      </w:r>
    </w:p>
    <w:p w14:paraId="1DE01D82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</w:t>
      </w:r>
    </w:p>
    <w:p w14:paraId="39D8CEDB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</w:t>
      </w:r>
    </w:p>
    <w:p w14:paraId="4D847E1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 del Software</w:t>
      </w:r>
    </w:p>
    <w:p w14:paraId="6EE67D6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  Software</w:t>
      </w:r>
    </w:p>
    <w:p w14:paraId="1B6640C6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</w:t>
      </w:r>
    </w:p>
    <w:p w14:paraId="3CCFA9BF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 del Software</w:t>
      </w:r>
    </w:p>
    <w:p w14:paraId="05AFD89C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Línea Base</w:t>
      </w:r>
    </w:p>
    <w:p w14:paraId="46159271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Versión</w:t>
      </w:r>
    </w:p>
    <w:p w14:paraId="449FD49D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visión</w:t>
      </w:r>
    </w:p>
    <w:p w14:paraId="42AC6387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proofErr w:type="spellStart"/>
      <w:r w:rsidRPr="005309CF">
        <w:t>Release</w:t>
      </w:r>
      <w:proofErr w:type="spellEnd"/>
    </w:p>
    <w:p w14:paraId="6A72F95F" w14:textId="77777777" w:rsidR="004F2D2F" w:rsidRDefault="004F2D2F" w:rsidP="004F2D2F">
      <w:pPr>
        <w:rPr>
          <w:lang w:val="es-ES" w:bidi="en-US"/>
        </w:rPr>
      </w:pPr>
      <w:r w:rsidRPr="005309CF">
        <w:t>Biblioteca</w:t>
      </w:r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4" w:name="_Toc320110281"/>
      <w:bookmarkStart w:id="35" w:name="_Toc353139596"/>
      <w:bookmarkStart w:id="36" w:name="_Toc353217723"/>
      <w:bookmarkStart w:id="37" w:name="_Toc353218494"/>
      <w:bookmarkStart w:id="38" w:name="_Toc353218605"/>
      <w:bookmarkStart w:id="39" w:name="_Toc353220162"/>
      <w:bookmarkStart w:id="40" w:name="_Toc353220414"/>
      <w:bookmarkStart w:id="41" w:name="_Toc353359618"/>
      <w:bookmarkStart w:id="42" w:name="_Toc357799069"/>
      <w:bookmarkStart w:id="43" w:name="_Toc357799247"/>
      <w:bookmarkStart w:id="44" w:name="_Toc357859631"/>
      <w:bookmarkStart w:id="45" w:name="_Toc363466388"/>
      <w:bookmarkStart w:id="46" w:name="_Toc363473099"/>
      <w:proofErr w:type="spellStart"/>
      <w:r w:rsidRPr="00755C7E">
        <w:t>Abreviaturas</w:t>
      </w:r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7" w:name="_Toc320110282"/>
      <w:bookmarkStart w:id="48" w:name="_Toc347402921"/>
      <w:bookmarkStart w:id="49" w:name="_Toc353139597"/>
      <w:bookmarkStart w:id="50" w:name="_Toc353217724"/>
      <w:bookmarkStart w:id="51" w:name="_Toc353218495"/>
      <w:bookmarkStart w:id="52" w:name="_Toc353218606"/>
      <w:bookmarkStart w:id="53" w:name="_Toc353220163"/>
      <w:bookmarkStart w:id="54" w:name="_Toc353220415"/>
      <w:bookmarkStart w:id="55" w:name="_Toc353359619"/>
      <w:bookmarkStart w:id="56" w:name="_Toc357799070"/>
      <w:bookmarkStart w:id="57" w:name="_Toc357799248"/>
      <w:bookmarkStart w:id="58" w:name="_Toc357859632"/>
      <w:bookmarkStart w:id="59" w:name="_Toc363466389"/>
      <w:bookmarkStart w:id="60" w:name="_Toc363473100"/>
      <w:proofErr w:type="spellStart"/>
      <w:r w:rsidRPr="00755C7E">
        <w:t>Referencias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proofErr w:type="spellEnd"/>
    </w:p>
    <w:p w14:paraId="61ED480D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A continuación citamos algunas de las que hemos utilizado para el plan:</w:t>
      </w:r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proofErr w:type="gram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EEE</w:t>
      </w:r>
      <w:proofErr w:type="gramEnd"/>
      <w:r w:rsidRPr="005309CF">
        <w:rPr>
          <w:lang w:val="en-US" w:bidi="en-US"/>
        </w:rPr>
        <w:t xml:space="preserve">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1" w:name="_Toc320110283"/>
      <w:bookmarkStart w:id="62" w:name="_Toc347402922"/>
      <w:bookmarkStart w:id="63" w:name="_Toc353139598"/>
      <w:bookmarkStart w:id="64" w:name="_Toc353217725"/>
      <w:bookmarkStart w:id="65" w:name="_Toc353218496"/>
      <w:bookmarkStart w:id="66" w:name="_Toc353218607"/>
      <w:bookmarkStart w:id="67" w:name="_Toc353220164"/>
      <w:bookmarkStart w:id="68" w:name="_Toc353220416"/>
      <w:bookmarkStart w:id="69" w:name="_Toc353359620"/>
      <w:bookmarkStart w:id="70" w:name="_Toc357799071"/>
      <w:bookmarkStart w:id="71" w:name="_Toc357799249"/>
      <w:bookmarkStart w:id="72" w:name="_Toc357859633"/>
      <w:bookmarkStart w:id="73" w:name="_Toc363466390"/>
      <w:bookmarkStart w:id="74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5" w:name="_Toc320110284"/>
      <w:bookmarkStart w:id="76" w:name="_Toc347402923"/>
      <w:bookmarkStart w:id="77" w:name="_Toc353139599"/>
      <w:bookmarkStart w:id="78" w:name="_Ref353213684"/>
      <w:bookmarkStart w:id="79" w:name="_Ref353213687"/>
      <w:bookmarkStart w:id="80" w:name="_Toc353217726"/>
      <w:bookmarkStart w:id="81" w:name="_Toc353218497"/>
      <w:bookmarkStart w:id="82" w:name="_Toc353218608"/>
      <w:bookmarkStart w:id="83" w:name="_Toc353220165"/>
      <w:bookmarkStart w:id="84" w:name="_Toc353220417"/>
      <w:bookmarkStart w:id="85" w:name="_Toc353359621"/>
      <w:bookmarkStart w:id="86" w:name="_Toc357799072"/>
      <w:bookmarkStart w:id="87" w:name="_Toc357799250"/>
      <w:bookmarkStart w:id="88" w:name="_Toc357859634"/>
      <w:bookmarkStart w:id="89" w:name="_Toc363466391"/>
      <w:bookmarkStart w:id="90" w:name="_Toc363473102"/>
      <w:proofErr w:type="spellStart"/>
      <w:r w:rsidRPr="005309CF">
        <w:lastRenderedPageBreak/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proofErr w:type="spellEnd"/>
    </w:p>
    <w:p w14:paraId="4AFD07A0" w14:textId="24E5EC63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Para lo cual  en el organigrama funcional y en  la tabla de roles y responsabilidades d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val="es-EC" w:eastAsia="es-EC"/>
        </w:rPr>
        <w:drawing>
          <wp:inline distT="0" distB="0" distL="0" distR="0" wp14:anchorId="161C0F77" wp14:editId="4D8A17CE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46711CBA" w:rsidR="003D4CA1" w:rsidRPr="005309CF" w:rsidRDefault="007141D9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dison Espinoza</w:t>
            </w:r>
          </w:p>
        </w:tc>
      </w:tr>
      <w:tr w:rsidR="007141D9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0432B2CA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>
              <w:rPr>
                <w:bCs/>
                <w:lang w:bidi="en-US"/>
              </w:rPr>
              <w:t>Proyecto Bibliotecario</w:t>
            </w:r>
          </w:p>
        </w:tc>
        <w:tc>
          <w:tcPr>
            <w:tcW w:w="2586" w:type="pct"/>
            <w:vAlign w:val="center"/>
          </w:tcPr>
          <w:p w14:paraId="62FC8E36" w14:textId="14DF79C6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>
              <w:rPr>
                <w:lang w:bidi="en-US"/>
              </w:rPr>
              <w:t>desarrollo del software</w:t>
            </w:r>
            <w:r w:rsidRPr="005309CF">
              <w:rPr>
                <w:lang w:bidi="en-US"/>
              </w:rPr>
              <w:t xml:space="preserve"> utilice la Biblioteca (repositorio) durante el ciclo de vida </w:t>
            </w:r>
            <w:r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Jefe de </w:t>
            </w:r>
            <w:r>
              <w:rPr>
                <w:lang w:bidi="en-US"/>
              </w:rPr>
              <w:t>GC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38884270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Edison Espinoza</w:t>
            </w:r>
          </w:p>
        </w:tc>
      </w:tr>
      <w:tr w:rsidR="007141D9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7141D9" w:rsidRPr="005309CF" w:rsidRDefault="007141D9" w:rsidP="007141D9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03D6267" w14:textId="5E699C86" w:rsidR="007141D9" w:rsidRPr="005309CF" w:rsidRDefault="007141D9" w:rsidP="007141D9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 xml:space="preserve">Patricia </w:t>
            </w:r>
            <w:proofErr w:type="spellStart"/>
            <w:r>
              <w:rPr>
                <w:lang w:val="es-ES" w:bidi="en-US"/>
              </w:rPr>
              <w:t>Sambachi</w:t>
            </w:r>
            <w:proofErr w:type="spellEnd"/>
          </w:p>
        </w:tc>
      </w:tr>
    </w:tbl>
    <w:p w14:paraId="746667AD" w14:textId="3D8F8478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1" w:name="_Ref353213182"/>
      <w:bookmarkStart w:id="92" w:name="_Toc353283690"/>
      <w:bookmarkStart w:id="93" w:name="_Toc353283738"/>
      <w:bookmarkStart w:id="94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1"/>
      <w:bookmarkEnd w:id="92"/>
      <w:bookmarkEnd w:id="93"/>
      <w:bookmarkEnd w:id="94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5" w:name="_Toc320110285"/>
      <w:bookmarkStart w:id="96" w:name="_Toc347402924"/>
      <w:bookmarkStart w:id="97" w:name="_Toc353139600"/>
      <w:bookmarkStart w:id="98" w:name="_Toc353217727"/>
      <w:bookmarkStart w:id="99" w:name="_Toc353218498"/>
      <w:bookmarkStart w:id="100" w:name="_Toc353218609"/>
      <w:bookmarkStart w:id="101" w:name="_Toc353220166"/>
      <w:bookmarkStart w:id="102" w:name="_Toc353220418"/>
      <w:bookmarkStart w:id="103" w:name="_Toc353359622"/>
      <w:bookmarkStart w:id="104" w:name="_Toc357799073"/>
      <w:bookmarkStart w:id="105" w:name="_Toc357799251"/>
      <w:bookmarkStart w:id="106" w:name="_Toc357859635"/>
      <w:bookmarkStart w:id="107" w:name="_Toc363466392"/>
      <w:bookmarkStart w:id="108" w:name="_Toc363473103"/>
      <w:proofErr w:type="spellStart"/>
      <w:r w:rsidRPr="005309CF">
        <w:t>Implementación</w:t>
      </w:r>
      <w:proofErr w:type="spellEnd"/>
      <w:r w:rsidRPr="005309CF">
        <w:t xml:space="preserve"> </w:t>
      </w:r>
      <w:proofErr w:type="gramStart"/>
      <w:r w:rsidRPr="005309CF">
        <w:t>del</w:t>
      </w:r>
      <w:proofErr w:type="gramEnd"/>
      <w:r w:rsidRPr="005309CF">
        <w:t xml:space="preserve">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09" w:name="_Toc320110286"/>
      <w:bookmarkStart w:id="110" w:name="_Toc347402925"/>
      <w:bookmarkStart w:id="111" w:name="_Toc353139601"/>
      <w:bookmarkStart w:id="112" w:name="_Ref353204893"/>
      <w:bookmarkStart w:id="113" w:name="_Toc353217728"/>
      <w:bookmarkStart w:id="114" w:name="_Toc353218499"/>
      <w:bookmarkStart w:id="115" w:name="_Toc353218610"/>
      <w:bookmarkStart w:id="116" w:name="_Toc353220167"/>
      <w:bookmarkStart w:id="117" w:name="_Toc353220419"/>
      <w:bookmarkStart w:id="118" w:name="_Toc353359623"/>
      <w:bookmarkStart w:id="119" w:name="_Toc357799074"/>
      <w:bookmarkStart w:id="120" w:name="_Toc357799252"/>
      <w:bookmarkStart w:id="121" w:name="_Toc357859636"/>
      <w:bookmarkStart w:id="122" w:name="_Toc363466393"/>
      <w:bookmarkStart w:id="123" w:name="_Toc363473104"/>
      <w:bookmarkStart w:id="124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proofErr w:type="spellEnd"/>
    </w:p>
    <w:p w14:paraId="0CA19177" w14:textId="77777777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proofErr w:type="spellStart"/>
      <w:r w:rsidR="004F2D2F">
        <w:rPr>
          <w:lang w:val="es-ES" w:bidi="en-US"/>
        </w:rPr>
        <w:t>del</w:t>
      </w:r>
      <w:proofErr w:type="spellEnd"/>
      <w:r w:rsidR="004F2D2F">
        <w:rPr>
          <w:lang w:val="es-ES" w:bidi="en-US"/>
        </w:rPr>
        <w:t xml:space="preserve"> proceso de desarrollo del software para lo cua</w:t>
      </w:r>
      <w:r w:rsidR="00391000">
        <w:rPr>
          <w:lang w:val="es-ES" w:bidi="en-US"/>
        </w:rPr>
        <w:t xml:space="preserve">l </w:t>
      </w:r>
      <w:r w:rsidR="004F2D2F">
        <w:rPr>
          <w:lang w:val="es-ES" w:bidi="en-US"/>
        </w:rPr>
        <w:t xml:space="preserve">se  utiliza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5" w:name="_Toc320110287"/>
      <w:bookmarkStart w:id="126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0812DF3C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lastRenderedPageBreak/>
        <w:t xml:space="preserve">Nombre del </w:t>
      </w:r>
      <w:r w:rsidR="004F2D2F">
        <w:rPr>
          <w:lang w:val="es-ES" w:bidi="en-US"/>
        </w:rPr>
        <w:t>Proyecto</w:t>
      </w:r>
      <w:r w:rsidR="007141D9">
        <w:rPr>
          <w:lang w:val="es-ES" w:bidi="en-US"/>
        </w:rPr>
        <w:tab/>
        <w:t>:</w:t>
      </w:r>
      <w:r w:rsidR="007141D9" w:rsidRPr="007141D9">
        <w:rPr>
          <w:rFonts w:ascii="Helvetica" w:hAnsi="Helvetica" w:cs="Helvetica"/>
          <w:sz w:val="16"/>
          <w:szCs w:val="16"/>
          <w:lang w:val="es-EC"/>
        </w:rPr>
        <w:t xml:space="preserve"> </w:t>
      </w:r>
      <w:r w:rsidR="007141D9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7141D9">
        <w:rPr>
          <w:rFonts w:ascii="Helvetica" w:hAnsi="Helvetica" w:cs="Helvetica"/>
          <w:sz w:val="16"/>
          <w:szCs w:val="16"/>
          <w:lang w:val="es-EC"/>
        </w:rPr>
        <w:t>stema de control del clima</w:t>
      </w:r>
      <w:r w:rsidR="007141D9" w:rsidRPr="005309CF">
        <w:rPr>
          <w:lang w:val="es-ES" w:bidi="en-US"/>
        </w:rPr>
        <w:t xml:space="preserve"> </w:t>
      </w:r>
    </w:p>
    <w:p w14:paraId="20E7C530" w14:textId="5E1FD20F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</w:t>
      </w:r>
      <w:r w:rsidR="007141D9">
        <w:rPr>
          <w:lang w:val="es-ES" w:bidi="en-US"/>
        </w:rPr>
        <w:t>25</w:t>
      </w:r>
      <w:proofErr w:type="gramEnd"/>
      <w:r w:rsidR="007141D9">
        <w:rPr>
          <w:lang w:val="es-ES" w:bidi="en-US"/>
        </w:rPr>
        <w:t>/01/2020</w:t>
      </w:r>
      <w:r w:rsidRPr="005309CF">
        <w:rPr>
          <w:lang w:val="es-ES" w:bidi="en-US"/>
        </w:rPr>
        <w:t xml:space="preserve">               </w:t>
      </w:r>
    </w:p>
    <w:p w14:paraId="76848CB0" w14:textId="4241292E" w:rsidR="003D4CA1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="007141D9">
        <w:rPr>
          <w:lang w:val="es-ES" w:bidi="en-US"/>
        </w:rPr>
        <w:t>1</w:t>
      </w:r>
    </w:p>
    <w:p w14:paraId="570ABD56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520E8374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11D5D29C" w14:textId="77777777" w:rsidR="007141D9" w:rsidRDefault="007141D9" w:rsidP="003D4CA1">
      <w:pPr>
        <w:pStyle w:val="Sinespaciado"/>
        <w:ind w:left="709"/>
        <w:rPr>
          <w:lang w:val="es-ES" w:bidi="en-US"/>
        </w:rPr>
      </w:pPr>
    </w:p>
    <w:p w14:paraId="52FD5980" w14:textId="77777777" w:rsidR="007141D9" w:rsidRPr="005309CF" w:rsidRDefault="007141D9" w:rsidP="003D4CA1">
      <w:pPr>
        <w:pStyle w:val="Sinespaciado"/>
        <w:ind w:left="709"/>
        <w:rPr>
          <w:lang w:val="es-ES" w:bidi="en-US"/>
        </w:rPr>
      </w:pP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08"/>
        <w:gridCol w:w="1743"/>
        <w:gridCol w:w="4158"/>
        <w:gridCol w:w="2457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58D5B30F" w:rsidR="004F2D2F" w:rsidRPr="005309CF" w:rsidRDefault="007141D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  <w:tc>
          <w:tcPr>
            <w:tcW w:w="694" w:type="pct"/>
          </w:tcPr>
          <w:p w14:paraId="781A0350" w14:textId="5C7F3DD5" w:rsidR="004F2D2F" w:rsidRPr="005309CF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Requerimientos</w:t>
            </w:r>
          </w:p>
        </w:tc>
        <w:tc>
          <w:tcPr>
            <w:tcW w:w="2407" w:type="pct"/>
          </w:tcPr>
          <w:p w14:paraId="18FE067B" w14:textId="1AFE6917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 licitación de requisitos</w:t>
            </w:r>
          </w:p>
        </w:tc>
        <w:tc>
          <w:tcPr>
            <w:tcW w:w="1408" w:type="pct"/>
          </w:tcPr>
          <w:p w14:paraId="644B5E3E" w14:textId="59D85F2A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19432F20" w:rsidR="004F2D2F" w:rsidRPr="005309CF" w:rsidRDefault="007141D9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</w:t>
            </w:r>
          </w:p>
        </w:tc>
        <w:tc>
          <w:tcPr>
            <w:tcW w:w="694" w:type="pct"/>
          </w:tcPr>
          <w:p w14:paraId="0C1BBA86" w14:textId="34CA3CA7" w:rsidR="004F2D2F" w:rsidRPr="005309CF" w:rsidRDefault="00A437BD" w:rsidP="00B900C6">
            <w:pPr>
              <w:pStyle w:val="Sinespaciado"/>
              <w:tabs>
                <w:tab w:val="left" w:pos="1380"/>
              </w:tabs>
              <w:rPr>
                <w:lang w:bidi="en-US"/>
              </w:rPr>
            </w:pPr>
            <w:r>
              <w:rPr>
                <w:lang w:bidi="en-US"/>
              </w:rPr>
              <w:t>Análisis</w:t>
            </w:r>
          </w:p>
        </w:tc>
        <w:tc>
          <w:tcPr>
            <w:tcW w:w="2407" w:type="pct"/>
          </w:tcPr>
          <w:p w14:paraId="1ECF688B" w14:textId="3751B96D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Análisis de los requerimientos</w:t>
            </w:r>
          </w:p>
        </w:tc>
        <w:tc>
          <w:tcPr>
            <w:tcW w:w="1408" w:type="pct"/>
          </w:tcPr>
          <w:p w14:paraId="15EA6960" w14:textId="2F9FF51B" w:rsidR="004F2D2F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1/2020</w:t>
            </w:r>
          </w:p>
        </w:tc>
      </w:tr>
      <w:tr w:rsidR="00B900C6" w:rsidRPr="005309CF" w14:paraId="2C8CDFE6" w14:textId="77777777" w:rsidTr="00391000">
        <w:trPr>
          <w:trHeight w:val="67"/>
        </w:trPr>
        <w:tc>
          <w:tcPr>
            <w:tcW w:w="491" w:type="pct"/>
          </w:tcPr>
          <w:p w14:paraId="7C912E01" w14:textId="33765452" w:rsidR="00B900C6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3</w:t>
            </w:r>
          </w:p>
        </w:tc>
        <w:tc>
          <w:tcPr>
            <w:tcW w:w="694" w:type="pct"/>
          </w:tcPr>
          <w:p w14:paraId="689EC63C" w14:textId="3616301F" w:rsidR="00B900C6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</w:t>
            </w:r>
            <w:r w:rsidR="00B900C6">
              <w:rPr>
                <w:lang w:bidi="en-US"/>
              </w:rPr>
              <w:t xml:space="preserve"> </w:t>
            </w:r>
          </w:p>
        </w:tc>
        <w:tc>
          <w:tcPr>
            <w:tcW w:w="2407" w:type="pct"/>
          </w:tcPr>
          <w:p w14:paraId="2E27DEF7" w14:textId="554352C1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iseño de Interfaz/Diagramas UML</w:t>
            </w:r>
          </w:p>
        </w:tc>
        <w:tc>
          <w:tcPr>
            <w:tcW w:w="1408" w:type="pct"/>
          </w:tcPr>
          <w:p w14:paraId="4AA1642D" w14:textId="226C45D6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6/01/2020</w:t>
            </w:r>
          </w:p>
        </w:tc>
      </w:tr>
      <w:tr w:rsidR="00B900C6" w:rsidRPr="005309CF" w14:paraId="5A71C853" w14:textId="77777777" w:rsidTr="00391000">
        <w:trPr>
          <w:trHeight w:val="67"/>
        </w:trPr>
        <w:tc>
          <w:tcPr>
            <w:tcW w:w="491" w:type="pct"/>
          </w:tcPr>
          <w:p w14:paraId="1FECCC38" w14:textId="2121FF9B" w:rsidR="00B900C6" w:rsidRDefault="00B900C6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4</w:t>
            </w:r>
          </w:p>
        </w:tc>
        <w:tc>
          <w:tcPr>
            <w:tcW w:w="694" w:type="pct"/>
          </w:tcPr>
          <w:p w14:paraId="5A6354F0" w14:textId="0C40F865" w:rsidR="00B900C6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sarrollo</w:t>
            </w:r>
          </w:p>
        </w:tc>
        <w:tc>
          <w:tcPr>
            <w:tcW w:w="2407" w:type="pct"/>
          </w:tcPr>
          <w:p w14:paraId="2FBE57CD" w14:textId="12CA8CE2" w:rsidR="00B900C6" w:rsidRPr="005309CF" w:rsidRDefault="00A437BD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Codificacion</w:t>
            </w:r>
            <w:proofErr w:type="spellEnd"/>
          </w:p>
        </w:tc>
        <w:tc>
          <w:tcPr>
            <w:tcW w:w="1408" w:type="pct"/>
          </w:tcPr>
          <w:p w14:paraId="343B1A6E" w14:textId="400A1CDE" w:rsidR="00B900C6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6/02/2020</w:t>
            </w:r>
          </w:p>
        </w:tc>
      </w:tr>
      <w:tr w:rsidR="00A437BD" w:rsidRPr="005309CF" w14:paraId="79DF8F65" w14:textId="77777777" w:rsidTr="00391000">
        <w:trPr>
          <w:trHeight w:val="67"/>
        </w:trPr>
        <w:tc>
          <w:tcPr>
            <w:tcW w:w="491" w:type="pct"/>
          </w:tcPr>
          <w:p w14:paraId="1444D07A" w14:textId="108D0736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5</w:t>
            </w:r>
          </w:p>
        </w:tc>
        <w:tc>
          <w:tcPr>
            <w:tcW w:w="694" w:type="pct"/>
          </w:tcPr>
          <w:p w14:paraId="2EFE94F0" w14:textId="0D5A5D4A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uebas</w:t>
            </w:r>
          </w:p>
        </w:tc>
        <w:tc>
          <w:tcPr>
            <w:tcW w:w="2407" w:type="pct"/>
          </w:tcPr>
          <w:p w14:paraId="77A49300" w14:textId="7F8B7A9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ototipo</w:t>
            </w:r>
          </w:p>
        </w:tc>
        <w:tc>
          <w:tcPr>
            <w:tcW w:w="1408" w:type="pct"/>
          </w:tcPr>
          <w:p w14:paraId="7FA862B4" w14:textId="71E25AA2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9/02/2020</w:t>
            </w:r>
          </w:p>
        </w:tc>
      </w:tr>
      <w:tr w:rsidR="00A437BD" w:rsidRPr="005309CF" w14:paraId="6FBA739A" w14:textId="77777777" w:rsidTr="00391000">
        <w:trPr>
          <w:trHeight w:val="67"/>
        </w:trPr>
        <w:tc>
          <w:tcPr>
            <w:tcW w:w="491" w:type="pct"/>
          </w:tcPr>
          <w:p w14:paraId="53E06051" w14:textId="5EF1DD8B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6</w:t>
            </w:r>
          </w:p>
        </w:tc>
        <w:tc>
          <w:tcPr>
            <w:tcW w:w="694" w:type="pct"/>
          </w:tcPr>
          <w:p w14:paraId="61DBDF5C" w14:textId="6A00A736" w:rsidR="00A437BD" w:rsidRDefault="00A437BD" w:rsidP="00391000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implementacion</w:t>
            </w:r>
            <w:proofErr w:type="spellEnd"/>
          </w:p>
        </w:tc>
        <w:tc>
          <w:tcPr>
            <w:tcW w:w="2407" w:type="pct"/>
          </w:tcPr>
          <w:p w14:paraId="4B14C7C1" w14:textId="24EBC1F0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oner el  Prueba el </w:t>
            </w:r>
            <w:proofErr w:type="spellStart"/>
            <w:r>
              <w:rPr>
                <w:lang w:bidi="en-US"/>
              </w:rPr>
              <w:t>Sw</w:t>
            </w:r>
            <w:proofErr w:type="spellEnd"/>
          </w:p>
        </w:tc>
        <w:tc>
          <w:tcPr>
            <w:tcW w:w="1408" w:type="pct"/>
          </w:tcPr>
          <w:p w14:paraId="77401033" w14:textId="3B15C1A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0/02/2020</w:t>
            </w:r>
          </w:p>
        </w:tc>
      </w:tr>
      <w:tr w:rsidR="00A437BD" w:rsidRPr="005309CF" w14:paraId="44D93836" w14:textId="77777777" w:rsidTr="00391000">
        <w:trPr>
          <w:trHeight w:val="67"/>
        </w:trPr>
        <w:tc>
          <w:tcPr>
            <w:tcW w:w="491" w:type="pct"/>
          </w:tcPr>
          <w:p w14:paraId="44E6463F" w14:textId="7D07ED5B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7</w:t>
            </w:r>
          </w:p>
        </w:tc>
        <w:tc>
          <w:tcPr>
            <w:tcW w:w="694" w:type="pct"/>
          </w:tcPr>
          <w:p w14:paraId="5121AD43" w14:textId="37A3B1A2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ruebas</w:t>
            </w:r>
          </w:p>
        </w:tc>
        <w:tc>
          <w:tcPr>
            <w:tcW w:w="2407" w:type="pct"/>
          </w:tcPr>
          <w:p w14:paraId="1400BD08" w14:textId="1A0290BE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orregir errores</w:t>
            </w:r>
          </w:p>
        </w:tc>
        <w:tc>
          <w:tcPr>
            <w:tcW w:w="1408" w:type="pct"/>
          </w:tcPr>
          <w:p w14:paraId="7B609FA3" w14:textId="379CC597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24/02/2020</w:t>
            </w:r>
          </w:p>
        </w:tc>
      </w:tr>
      <w:tr w:rsidR="00A437BD" w:rsidRPr="005309CF" w14:paraId="20C4C94B" w14:textId="77777777" w:rsidTr="00391000">
        <w:trPr>
          <w:trHeight w:val="67"/>
        </w:trPr>
        <w:tc>
          <w:tcPr>
            <w:tcW w:w="491" w:type="pct"/>
          </w:tcPr>
          <w:p w14:paraId="226B782A" w14:textId="3429AE53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8</w:t>
            </w:r>
          </w:p>
        </w:tc>
        <w:tc>
          <w:tcPr>
            <w:tcW w:w="694" w:type="pct"/>
          </w:tcPr>
          <w:p w14:paraId="0FEDACEA" w14:textId="386B0768" w:rsidR="00A437BD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Retiro</w:t>
            </w:r>
          </w:p>
        </w:tc>
        <w:tc>
          <w:tcPr>
            <w:tcW w:w="2407" w:type="pct"/>
          </w:tcPr>
          <w:p w14:paraId="2C0F55B1" w14:textId="6F779692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roducto </w:t>
            </w:r>
            <w:proofErr w:type="spellStart"/>
            <w:r>
              <w:rPr>
                <w:lang w:bidi="en-US"/>
              </w:rPr>
              <w:t>finsl</w:t>
            </w:r>
            <w:proofErr w:type="spellEnd"/>
          </w:p>
        </w:tc>
        <w:tc>
          <w:tcPr>
            <w:tcW w:w="1408" w:type="pct"/>
          </w:tcPr>
          <w:p w14:paraId="6357221E" w14:textId="3EA258DC" w:rsidR="00A437BD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08/03/2020</w:t>
            </w: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7" w:name="_Toc353139602"/>
      <w:bookmarkStart w:id="128" w:name="_Ref353205545"/>
      <w:bookmarkStart w:id="129" w:name="_Ref353205562"/>
      <w:bookmarkStart w:id="130" w:name="_Toc353217729"/>
      <w:bookmarkStart w:id="131" w:name="_Toc353218500"/>
      <w:bookmarkStart w:id="132" w:name="_Toc353218611"/>
      <w:bookmarkStart w:id="133" w:name="_Toc353220168"/>
      <w:bookmarkStart w:id="134" w:name="_Toc353220420"/>
      <w:bookmarkStart w:id="135" w:name="_Toc353359624"/>
      <w:bookmarkStart w:id="136" w:name="_Toc357799075"/>
      <w:bookmarkStart w:id="137" w:name="_Toc357799253"/>
      <w:bookmarkStart w:id="138" w:name="_Toc357859637"/>
      <w:bookmarkStart w:id="139" w:name="_Toc363466394"/>
      <w:bookmarkStart w:id="140" w:name="_Toc363473105"/>
      <w:bookmarkStart w:id="141" w:name="_Ref367311390"/>
      <w:bookmarkStart w:id="142" w:name="_Ref381018627"/>
      <w:r w:rsidRPr="002A755C">
        <w:rPr>
          <w:lang w:val="es-ES"/>
        </w:rPr>
        <w:t>Políticas, directivas y procedimientos aplicables en el PGC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política  aplicar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</w:t>
      </w:r>
      <w:proofErr w:type="gramStart"/>
      <w:r w:rsidRPr="005309CF">
        <w:rPr>
          <w:lang w:bidi="en-US"/>
        </w:rPr>
        <w:t>permiten</w:t>
      </w:r>
      <w:proofErr w:type="gramEnd"/>
      <w:r w:rsidRPr="005309CF">
        <w:rPr>
          <w:lang w:bidi="en-US"/>
        </w:rPr>
        <w:t xml:space="preserve">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3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3"/>
      <w:r w:rsidR="00AF48B7">
        <w:rPr>
          <w:lang w:val="es-ES"/>
        </w:rPr>
        <w:t>S</w:t>
      </w:r>
    </w:p>
    <w:p w14:paraId="2DAB73CF" w14:textId="3DA4D9BD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 relación de sucesión va incorporando información de un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después de una revisión formal llevada cabo para verificar el cambio realizado sobre el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.</w:t>
      </w:r>
      <w:r w:rsidRPr="005309CF">
        <w:rPr>
          <w:lang w:val="es-ES" w:bidi="en-US"/>
        </w:rPr>
        <w:t xml:space="preserve"> </w:t>
      </w:r>
      <w:r w:rsidR="00AF48B7">
        <w:rPr>
          <w:lang w:val="es-ES" w:bidi="en-US"/>
        </w:rPr>
        <w:t>A</w:t>
      </w:r>
      <w:r w:rsidRPr="005309CF">
        <w:rPr>
          <w:lang w:val="es-ES" w:bidi="en-US"/>
        </w:rPr>
        <w:t xml:space="preserve"> continuación se muestra el instrumento construido.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2176757D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5885FE6C" w14:textId="56421E4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="00A437BD">
        <w:rPr>
          <w:lang w:val="es-ES" w:bidi="en-US"/>
        </w:rPr>
        <w:tab/>
        <w:t>:</w:t>
      </w:r>
      <w:r w:rsidR="00A437BD" w:rsidRPr="00A437BD">
        <w:rPr>
          <w:rFonts w:ascii="Helvetica" w:hAnsi="Helvetica" w:cs="Helvetica"/>
          <w:sz w:val="16"/>
          <w:szCs w:val="16"/>
          <w:lang w:val="es-EC"/>
        </w:rPr>
        <w:t xml:space="preserve"> </w:t>
      </w:r>
      <w:r w:rsidR="00A437BD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A437BD"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277E500D" w14:textId="7ADF15A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</w:t>
      </w:r>
      <w:r w:rsidR="00A437BD">
        <w:rPr>
          <w:lang w:val="es-ES" w:bidi="en-US"/>
        </w:rPr>
        <w:t>v01</w:t>
      </w:r>
      <w:proofErr w:type="gramEnd"/>
      <w:r w:rsidR="00A437BD">
        <w:rPr>
          <w:lang w:val="es-ES" w:bidi="en-US"/>
        </w:rPr>
        <w:t>-master</w:t>
      </w:r>
    </w:p>
    <w:p w14:paraId="33D1BBE5" w14:textId="50689C7E" w:rsidR="003D4CA1" w:rsidRPr="005309CF" w:rsidRDefault="00A437BD" w:rsidP="003D4CA1">
      <w:pPr>
        <w:pStyle w:val="Sinespaciado"/>
        <w:ind w:left="2832"/>
        <w:rPr>
          <w:lang w:val="es-ES" w:bidi="en-US"/>
        </w:rPr>
      </w:pPr>
      <w:r>
        <w:rPr>
          <w:lang w:val="es-ES" w:bidi="en-US"/>
        </w:rPr>
        <w:t>Código</w:t>
      </w:r>
      <w:r>
        <w:rPr>
          <w:lang w:val="es-ES" w:bidi="en-US"/>
        </w:rPr>
        <w:tab/>
      </w:r>
      <w:r>
        <w:rPr>
          <w:lang w:val="es-ES" w:bidi="en-US"/>
        </w:rPr>
        <w:tab/>
      </w:r>
      <w:r>
        <w:rPr>
          <w:lang w:val="es-ES" w:bidi="en-US"/>
        </w:rPr>
        <w:tab/>
      </w:r>
      <w:proofErr w:type="gramStart"/>
      <w:r>
        <w:rPr>
          <w:lang w:val="es-ES" w:bidi="en-US"/>
        </w:rPr>
        <w:t>:001</w:t>
      </w:r>
      <w:proofErr w:type="gramEnd"/>
      <w:r>
        <w:rPr>
          <w:lang w:val="es-ES" w:bidi="en-US"/>
        </w:rPr>
        <w:t>-1</w:t>
      </w:r>
    </w:p>
    <w:p w14:paraId="10220A60" w14:textId="27265394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  </w:t>
      </w:r>
      <w:proofErr w:type="gramStart"/>
      <w:r w:rsidR="00A437BD">
        <w:rPr>
          <w:lang w:val="es-ES" w:bidi="en-US"/>
        </w:rPr>
        <w:t>:master</w:t>
      </w:r>
      <w:proofErr w:type="gramEnd"/>
    </w:p>
    <w:p w14:paraId="04F4B19C" w14:textId="19ED7F8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="00A437BD">
        <w:rPr>
          <w:lang w:val="es-ES" w:bidi="en-US"/>
        </w:rPr>
        <w:t>18/01/2020</w:t>
      </w:r>
      <w:r w:rsidRPr="005309CF">
        <w:rPr>
          <w:lang w:val="es-ES" w:bidi="en-US"/>
        </w:rPr>
        <w:t xml:space="preserve">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163"/>
        <w:gridCol w:w="1003"/>
        <w:gridCol w:w="1831"/>
        <w:gridCol w:w="1707"/>
        <w:gridCol w:w="1407"/>
        <w:gridCol w:w="2229"/>
      </w:tblGrid>
      <w:tr w:rsidR="003D4CA1" w:rsidRPr="005309CF" w14:paraId="0102A7DC" w14:textId="77777777" w:rsidTr="00A437BD">
        <w:trPr>
          <w:jc w:val="center"/>
        </w:trPr>
        <w:tc>
          <w:tcPr>
            <w:tcW w:w="623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980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14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753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193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A437BD">
        <w:trPr>
          <w:jc w:val="center"/>
        </w:trPr>
        <w:tc>
          <w:tcPr>
            <w:tcW w:w="623" w:type="pct"/>
            <w:vMerge w:val="restart"/>
          </w:tcPr>
          <w:p w14:paraId="5DEE5DBD" w14:textId="4742AF9E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0.1</w:t>
            </w: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980" w:type="pct"/>
          </w:tcPr>
          <w:p w14:paraId="36CE45B6" w14:textId="0B22DE8D" w:rsidR="003D4CA1" w:rsidRPr="005309CF" w:rsidRDefault="00A437BD" w:rsidP="00391000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stema de control del clima/ </w:t>
            </w:r>
            <w:proofErr w:type="spellStart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Elicitacion</w:t>
            </w:r>
            <w:proofErr w:type="spellEnd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Requerimientos</w:t>
            </w:r>
          </w:p>
        </w:tc>
        <w:tc>
          <w:tcPr>
            <w:tcW w:w="914" w:type="pct"/>
          </w:tcPr>
          <w:p w14:paraId="22551BAE" w14:textId="7D4B0A7C" w:rsidR="003D4CA1" w:rsidRPr="005309CF" w:rsidRDefault="00A437BD" w:rsidP="00391000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  <w:tc>
          <w:tcPr>
            <w:tcW w:w="753" w:type="pct"/>
          </w:tcPr>
          <w:p w14:paraId="36139D68" w14:textId="608D5458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  <w:tc>
          <w:tcPr>
            <w:tcW w:w="1193" w:type="pct"/>
          </w:tcPr>
          <w:p w14:paraId="298A654A" w14:textId="757EE3BD" w:rsidR="003D4CA1" w:rsidRPr="005309CF" w:rsidRDefault="00A437BD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Oficina</w:t>
            </w:r>
          </w:p>
        </w:tc>
      </w:tr>
      <w:tr w:rsidR="00A437BD" w:rsidRPr="005309CF" w14:paraId="068E3096" w14:textId="77777777" w:rsidTr="00A437BD">
        <w:trPr>
          <w:jc w:val="center"/>
        </w:trPr>
        <w:tc>
          <w:tcPr>
            <w:tcW w:w="623" w:type="pct"/>
            <w:vMerge/>
          </w:tcPr>
          <w:p w14:paraId="2544ECED" w14:textId="77777777" w:rsidR="00A437BD" w:rsidRPr="005309CF" w:rsidRDefault="00A437BD" w:rsidP="00A437BD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980" w:type="pct"/>
          </w:tcPr>
          <w:p w14:paraId="5E2FB44E" w14:textId="77BB3EB8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stema de control del clima/ </w:t>
            </w:r>
            <w:proofErr w:type="spellStart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Elicitacion</w:t>
            </w:r>
            <w:proofErr w:type="spellEnd"/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Requerimientos</w:t>
            </w:r>
          </w:p>
        </w:tc>
        <w:tc>
          <w:tcPr>
            <w:tcW w:w="914" w:type="pct"/>
          </w:tcPr>
          <w:p w14:paraId="6724F657" w14:textId="42DE2DBC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si</w:t>
            </w:r>
            <w:r>
              <w:rPr>
                <w:rFonts w:ascii="Helvetica" w:hAnsi="Helvetica" w:cs="Helvetica"/>
                <w:sz w:val="16"/>
                <w:szCs w:val="16"/>
                <w:lang w:val="es-EC"/>
              </w:rPr>
              <w:t>stema de control del clima</w:t>
            </w:r>
          </w:p>
        </w:tc>
        <w:tc>
          <w:tcPr>
            <w:tcW w:w="753" w:type="pct"/>
          </w:tcPr>
          <w:p w14:paraId="100B57ED" w14:textId="19734085" w:rsidR="00A437BD" w:rsidRPr="005309CF" w:rsidRDefault="00A437BD" w:rsidP="00A437BD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8/01/2020</w:t>
            </w:r>
          </w:p>
        </w:tc>
        <w:tc>
          <w:tcPr>
            <w:tcW w:w="1193" w:type="pct"/>
          </w:tcPr>
          <w:p w14:paraId="1E38DD4A" w14:textId="63C2756A" w:rsidR="00A437BD" w:rsidRPr="005309CF" w:rsidRDefault="00A437BD" w:rsidP="00A437BD">
            <w:pPr>
              <w:pStyle w:val="Sinespaciado"/>
              <w:rPr>
                <w:lang w:bidi="en-US"/>
              </w:rPr>
            </w:pPr>
            <w:r w:rsidRPr="00A437BD">
              <w:rPr>
                <w:u w:val="single"/>
                <w:lang w:bidi="en-US"/>
              </w:rPr>
              <w:t>Correo</w:t>
            </w: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20110291"/>
      <w:bookmarkStart w:id="145" w:name="_Toc353139603"/>
      <w:bookmarkStart w:id="146" w:name="_Ref353196896"/>
      <w:bookmarkStart w:id="147" w:name="_Ref353196903"/>
      <w:bookmarkStart w:id="148" w:name="_Toc353217730"/>
      <w:bookmarkStart w:id="149" w:name="_Toc353218501"/>
      <w:bookmarkStart w:id="150" w:name="_Toc353218612"/>
      <w:bookmarkStart w:id="151" w:name="_Toc353220169"/>
      <w:bookmarkStart w:id="152" w:name="_Toc353220421"/>
      <w:bookmarkStart w:id="153" w:name="_Toc353359625"/>
      <w:bookmarkStart w:id="154" w:name="_Toc357799076"/>
      <w:bookmarkStart w:id="155" w:name="_Toc357799254"/>
      <w:bookmarkStart w:id="156" w:name="_Toc357859638"/>
      <w:bookmarkStart w:id="157" w:name="_Ref363331864"/>
      <w:bookmarkStart w:id="158" w:name="_Toc363466396"/>
      <w:bookmarkStart w:id="159" w:name="_Toc363473109"/>
      <w:bookmarkStart w:id="160" w:name="_Ref367312088"/>
      <w:bookmarkStart w:id="161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r w:rsidR="00AF48B7">
        <w:rPr>
          <w:lang w:val="es-ES"/>
        </w:rPr>
        <w:t>Proyecto</w:t>
      </w:r>
    </w:p>
    <w:p w14:paraId="15F67A19" w14:textId="77777777" w:rsidR="003D4CA1" w:rsidRPr="005309CF" w:rsidRDefault="003D4CA1" w:rsidP="003D4CA1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AF48B7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>
        <w:rPr>
          <w:lang w:val="es-ES" w:bidi="en-US"/>
        </w:rPr>
        <w:t>G</w:t>
      </w:r>
      <w:r w:rsidR="009D009F">
        <w:rPr>
          <w:lang w:val="es-ES" w:bidi="en-US"/>
        </w:rPr>
        <w:t>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9D009F">
        <w:rPr>
          <w:lang w:val="es-ES" w:bidi="en-US"/>
        </w:rPr>
        <w:t xml:space="preserve">ECS construidos en </w:t>
      </w:r>
      <w:r w:rsidRPr="005309CF">
        <w:rPr>
          <w:lang w:val="es-ES" w:bidi="en-US"/>
        </w:rPr>
        <w:t xml:space="preserve"> fases del </w:t>
      </w:r>
      <w:r w:rsidRPr="005309CF">
        <w:rPr>
          <w:lang w:val="es-ES" w:bidi="en-US"/>
        </w:rPr>
        <w:lastRenderedPageBreak/>
        <w:t xml:space="preserve">proceso </w:t>
      </w:r>
      <w:r w:rsidR="009D009F">
        <w:rPr>
          <w:lang w:val="es-ES" w:bidi="en-US"/>
        </w:rPr>
        <w:t>de desarrollo de software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val="es-EC" w:eastAsia="es-EC"/>
        </w:rPr>
        <w:drawing>
          <wp:inline distT="0" distB="0" distL="0" distR="0" wp14:anchorId="45C00FEE" wp14:editId="52DED1F3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2" w:name="_Toc320110292"/>
      <w:bookmarkStart w:id="163" w:name="_Toc353139604"/>
      <w:bookmarkStart w:id="164" w:name="_Toc353217731"/>
      <w:bookmarkStart w:id="165" w:name="_Toc353218502"/>
      <w:bookmarkStart w:id="166" w:name="_Toc353218613"/>
      <w:bookmarkStart w:id="167" w:name="_Toc353220170"/>
      <w:bookmarkStart w:id="168" w:name="_Toc353220422"/>
      <w:bookmarkStart w:id="169" w:name="_Toc353359626"/>
      <w:bookmarkStart w:id="170" w:name="_Toc357799077"/>
      <w:bookmarkStart w:id="171" w:name="_Toc357799255"/>
      <w:bookmarkStart w:id="172" w:name="_Toc357859639"/>
      <w:bookmarkStart w:id="173" w:name="_Toc363466397"/>
      <w:bookmarkStart w:id="174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r w:rsidR="00017F78">
        <w:rPr>
          <w:lang w:val="es-ES"/>
        </w:rPr>
        <w:t>desarrollo de software</w:t>
      </w:r>
    </w:p>
    <w:p w14:paraId="4C3C0476" w14:textId="5309DDE6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las actividades y responsables del control de cambios en 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se proporciona tanto el flujo de actividades, la tabla de asignación de responsabilidades y el instrumento desarrollado para  el proceso formal de control de cambios de los distint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>.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val="es-EC" w:eastAsia="es-EC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5" w:name="_Toc353283691"/>
      <w:bookmarkStart w:id="176" w:name="_Toc353283739"/>
      <w:bookmarkStart w:id="177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B9EF4E2" w14:textId="5B7AD70F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bookmarkStart w:id="178" w:name="_Toc320110293"/>
      <w:bookmarkStart w:id="179" w:name="_Toc347402927"/>
      <w:bookmarkStart w:id="180" w:name="_Toc353139605"/>
      <w:bookmarkStart w:id="181" w:name="_Toc353217732"/>
      <w:bookmarkStart w:id="182" w:name="_Toc353218503"/>
      <w:bookmarkStart w:id="183" w:name="_Toc353218614"/>
      <w:bookmarkStart w:id="184" w:name="_Toc353220171"/>
      <w:bookmarkStart w:id="185" w:name="_Toc353220423"/>
      <w:bookmarkStart w:id="186" w:name="_Toc353359627"/>
      <w:bookmarkStart w:id="187" w:name="_Toc357799078"/>
      <w:bookmarkStart w:id="188" w:name="_Toc357799256"/>
      <w:bookmarkStart w:id="189" w:name="_Toc357859640"/>
      <w:bookmarkStart w:id="190" w:name="_Toc363466398"/>
      <w:bookmarkStart w:id="191" w:name="_Toc363473111"/>
      <w:bookmarkEnd w:id="175"/>
      <w:bookmarkEnd w:id="176"/>
      <w:bookmarkEnd w:id="177"/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4C2584B3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5660B7F1" w14:textId="70DB5B36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  <w:r>
        <w:rPr>
          <w:lang w:val="es-ES" w:bidi="en-US"/>
        </w:rPr>
        <w:t xml:space="preserve"> </w:t>
      </w:r>
    </w:p>
    <w:p w14:paraId="577D8E7D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06D02782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7A884E63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1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7BA457D2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5A34139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1AE069CA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2E472D5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2AF558C4" w14:textId="77777777" w:rsidTr="00807E7E">
        <w:trPr>
          <w:jc w:val="center"/>
        </w:trPr>
        <w:tc>
          <w:tcPr>
            <w:tcW w:w="1777" w:type="pct"/>
            <w:gridSpan w:val="2"/>
          </w:tcPr>
          <w:p w14:paraId="6ACA09F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63ED8AD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1</w:t>
            </w:r>
          </w:p>
        </w:tc>
      </w:tr>
      <w:tr w:rsidR="00807E7E" w:rsidRPr="005309CF" w14:paraId="76F5A7BC" w14:textId="77777777" w:rsidTr="00807E7E">
        <w:trPr>
          <w:jc w:val="center"/>
        </w:trPr>
        <w:tc>
          <w:tcPr>
            <w:tcW w:w="1777" w:type="pct"/>
            <w:gridSpan w:val="2"/>
          </w:tcPr>
          <w:p w14:paraId="215B232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0617C9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odelo del dominio</w:t>
            </w:r>
          </w:p>
        </w:tc>
      </w:tr>
      <w:tr w:rsidR="00807E7E" w:rsidRPr="005309CF" w14:paraId="0562F65F" w14:textId="77777777" w:rsidTr="00807E7E">
        <w:trPr>
          <w:jc w:val="center"/>
        </w:trPr>
        <w:tc>
          <w:tcPr>
            <w:tcW w:w="1777" w:type="pct"/>
            <w:gridSpan w:val="2"/>
          </w:tcPr>
          <w:p w14:paraId="4930D34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127227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M</w:t>
            </w:r>
            <w:r w:rsidRPr="002D4F3E">
              <w:rPr>
                <w:lang w:bidi="en-US"/>
              </w:rPr>
              <w:t>odelo conceptual de todos los temas relacionados con un problema específico.</w:t>
            </w:r>
          </w:p>
        </w:tc>
      </w:tr>
      <w:tr w:rsidR="00807E7E" w:rsidRPr="005309CF" w14:paraId="03A47EE6" w14:textId="77777777" w:rsidTr="00807E7E">
        <w:trPr>
          <w:jc w:val="center"/>
        </w:trPr>
        <w:tc>
          <w:tcPr>
            <w:tcW w:w="1777" w:type="pct"/>
            <w:gridSpan w:val="2"/>
          </w:tcPr>
          <w:p w14:paraId="40924FC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480BB17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1</w:t>
            </w:r>
          </w:p>
        </w:tc>
      </w:tr>
      <w:tr w:rsidR="00807E7E" w:rsidRPr="005309CF" w14:paraId="1EA039FC" w14:textId="77777777" w:rsidTr="00807E7E">
        <w:trPr>
          <w:jc w:val="center"/>
        </w:trPr>
        <w:tc>
          <w:tcPr>
            <w:tcW w:w="1777" w:type="pct"/>
            <w:gridSpan w:val="2"/>
          </w:tcPr>
          <w:p w14:paraId="58A4EE6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A5AF61B" w14:textId="02FD2241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0485D3B0" w14:textId="77777777" w:rsidTr="00807E7E">
        <w:trPr>
          <w:jc w:val="center"/>
        </w:trPr>
        <w:tc>
          <w:tcPr>
            <w:tcW w:w="1777" w:type="pct"/>
            <w:gridSpan w:val="2"/>
          </w:tcPr>
          <w:p w14:paraId="03DD39A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58F9DC5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4839AF88" w14:textId="77777777" w:rsidTr="00807E7E">
        <w:trPr>
          <w:jc w:val="center"/>
        </w:trPr>
        <w:tc>
          <w:tcPr>
            <w:tcW w:w="1777" w:type="pct"/>
            <w:gridSpan w:val="2"/>
          </w:tcPr>
          <w:p w14:paraId="1D16CCA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EB4C6C2" w14:textId="40D67B7C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control del Control</w:t>
            </w:r>
          </w:p>
        </w:tc>
      </w:tr>
      <w:tr w:rsidR="00807E7E" w:rsidRPr="005309CF" w14:paraId="5369E367" w14:textId="77777777" w:rsidTr="00807E7E">
        <w:trPr>
          <w:jc w:val="center"/>
        </w:trPr>
        <w:tc>
          <w:tcPr>
            <w:tcW w:w="1777" w:type="pct"/>
            <w:gridSpan w:val="2"/>
          </w:tcPr>
          <w:p w14:paraId="680FD0F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1CF93E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2BA791F6" w14:textId="77777777" w:rsidTr="00807E7E">
        <w:trPr>
          <w:jc w:val="center"/>
        </w:trPr>
        <w:tc>
          <w:tcPr>
            <w:tcW w:w="1777" w:type="pct"/>
            <w:gridSpan w:val="2"/>
          </w:tcPr>
          <w:p w14:paraId="2045C22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2F35526B" w14:textId="72F39B94" w:rsidR="00807E7E" w:rsidRPr="00C72ED7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\ModeloDominio.docx</w:t>
            </w:r>
          </w:p>
        </w:tc>
      </w:tr>
      <w:tr w:rsidR="00807E7E" w:rsidRPr="005309CF" w14:paraId="77F7F2C4" w14:textId="77777777" w:rsidTr="00807E7E">
        <w:trPr>
          <w:jc w:val="center"/>
        </w:trPr>
        <w:tc>
          <w:tcPr>
            <w:tcW w:w="1777" w:type="pct"/>
            <w:gridSpan w:val="2"/>
          </w:tcPr>
          <w:p w14:paraId="569761F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0895DAC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4A2A8EB2" w14:textId="77777777" w:rsidTr="00807E7E">
        <w:trPr>
          <w:jc w:val="center"/>
        </w:trPr>
        <w:tc>
          <w:tcPr>
            <w:tcW w:w="1777" w:type="pct"/>
            <w:gridSpan w:val="2"/>
          </w:tcPr>
          <w:p w14:paraId="7E29328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0D85340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5DB11070" w14:textId="77777777" w:rsidR="00807E7E" w:rsidRDefault="00807E7E" w:rsidP="00807E7E">
      <w:pPr>
        <w:ind w:firstLine="0"/>
      </w:pPr>
    </w:p>
    <w:p w14:paraId="6CD0875B" w14:textId="77777777" w:rsidR="00807E7E" w:rsidRDefault="00807E7E" w:rsidP="00807E7E">
      <w:pPr>
        <w:spacing w:before="0" w:after="160" w:line="259" w:lineRule="auto"/>
        <w:ind w:firstLine="0"/>
        <w:jc w:val="left"/>
      </w:pPr>
    </w:p>
    <w:p w14:paraId="45B07723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003C217A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DDD089C" w14:textId="1A8F5B76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43A0007F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6C3FD65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680F7989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2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3DC18F28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34B66F30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55D445EC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4B8B657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79A27023" w14:textId="77777777" w:rsidTr="00807E7E">
        <w:trPr>
          <w:jc w:val="center"/>
        </w:trPr>
        <w:tc>
          <w:tcPr>
            <w:tcW w:w="1777" w:type="pct"/>
            <w:gridSpan w:val="2"/>
          </w:tcPr>
          <w:p w14:paraId="459DB91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4ED26CB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2</w:t>
            </w:r>
          </w:p>
        </w:tc>
      </w:tr>
      <w:tr w:rsidR="00807E7E" w:rsidRPr="005309CF" w14:paraId="09E53AC9" w14:textId="77777777" w:rsidTr="00807E7E">
        <w:trPr>
          <w:jc w:val="center"/>
        </w:trPr>
        <w:tc>
          <w:tcPr>
            <w:tcW w:w="1777" w:type="pct"/>
            <w:gridSpan w:val="2"/>
          </w:tcPr>
          <w:p w14:paraId="67B4FAF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50D4A39" w14:textId="5C9D8EBE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istoria de Usuarios</w:t>
            </w:r>
          </w:p>
        </w:tc>
      </w:tr>
      <w:tr w:rsidR="00807E7E" w:rsidRPr="005309CF" w14:paraId="565BCC80" w14:textId="77777777" w:rsidTr="00807E7E">
        <w:trPr>
          <w:jc w:val="center"/>
        </w:trPr>
        <w:tc>
          <w:tcPr>
            <w:tcW w:w="1777" w:type="pct"/>
            <w:gridSpan w:val="2"/>
          </w:tcPr>
          <w:p w14:paraId="3A0CEED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D335BF7" w14:textId="187F6598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</w:t>
            </w:r>
            <w:r w:rsidRPr="002D4F3E">
              <w:rPr>
                <w:lang w:bidi="en-US"/>
              </w:rPr>
              <w:t xml:space="preserve">s una forma de </w:t>
            </w:r>
            <w:proofErr w:type="spellStart"/>
            <w:r>
              <w:rPr>
                <w:lang w:bidi="en-US"/>
              </w:rPr>
              <w:t>de</w:t>
            </w:r>
            <w:proofErr w:type="spellEnd"/>
            <w:r>
              <w:rPr>
                <w:lang w:bidi="en-US"/>
              </w:rPr>
              <w:t xml:space="preserve"> explica el requisito</w:t>
            </w:r>
            <w:proofErr w:type="gramStart"/>
            <w:r>
              <w:rPr>
                <w:lang w:bidi="en-US"/>
              </w:rPr>
              <w:t>.</w:t>
            </w:r>
            <w:r w:rsidRPr="002D4F3E">
              <w:rPr>
                <w:lang w:bidi="en-US"/>
              </w:rPr>
              <w:t>.</w:t>
            </w:r>
            <w:proofErr w:type="gramEnd"/>
          </w:p>
        </w:tc>
      </w:tr>
      <w:tr w:rsidR="00807E7E" w:rsidRPr="005309CF" w14:paraId="278AD3AB" w14:textId="77777777" w:rsidTr="00807E7E">
        <w:trPr>
          <w:jc w:val="center"/>
        </w:trPr>
        <w:tc>
          <w:tcPr>
            <w:tcW w:w="1777" w:type="pct"/>
            <w:gridSpan w:val="2"/>
          </w:tcPr>
          <w:p w14:paraId="1AC1261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7EDE0C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442C8065" w14:textId="77777777" w:rsidTr="00807E7E">
        <w:trPr>
          <w:jc w:val="center"/>
        </w:trPr>
        <w:tc>
          <w:tcPr>
            <w:tcW w:w="1777" w:type="pct"/>
            <w:gridSpan w:val="2"/>
          </w:tcPr>
          <w:p w14:paraId="13E71DF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4755437" w14:textId="12E3CC86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13C3AC91" w14:textId="77777777" w:rsidTr="00807E7E">
        <w:trPr>
          <w:jc w:val="center"/>
        </w:trPr>
        <w:tc>
          <w:tcPr>
            <w:tcW w:w="1777" w:type="pct"/>
            <w:gridSpan w:val="2"/>
          </w:tcPr>
          <w:p w14:paraId="7A46884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7EE78AC5" w14:textId="57FE659D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control del clima</w:t>
            </w:r>
          </w:p>
        </w:tc>
      </w:tr>
      <w:tr w:rsidR="00807E7E" w:rsidRPr="005309CF" w14:paraId="58CAE150" w14:textId="77777777" w:rsidTr="00807E7E">
        <w:trPr>
          <w:jc w:val="center"/>
        </w:trPr>
        <w:tc>
          <w:tcPr>
            <w:tcW w:w="1777" w:type="pct"/>
            <w:gridSpan w:val="2"/>
          </w:tcPr>
          <w:p w14:paraId="54BFFA0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63E8106C" w14:textId="4F62A95F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 clima</w:t>
            </w:r>
          </w:p>
        </w:tc>
      </w:tr>
      <w:tr w:rsidR="00807E7E" w:rsidRPr="005309CF" w14:paraId="452DC75A" w14:textId="77777777" w:rsidTr="00807E7E">
        <w:trPr>
          <w:jc w:val="center"/>
        </w:trPr>
        <w:tc>
          <w:tcPr>
            <w:tcW w:w="1777" w:type="pct"/>
            <w:gridSpan w:val="2"/>
          </w:tcPr>
          <w:p w14:paraId="7A32B15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05CA83C5" w14:textId="3A0C8D6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Plantilla</w:t>
            </w:r>
          </w:p>
        </w:tc>
      </w:tr>
      <w:tr w:rsidR="00807E7E" w:rsidRPr="005309CF" w14:paraId="79178C4A" w14:textId="77777777" w:rsidTr="00807E7E">
        <w:trPr>
          <w:jc w:val="center"/>
        </w:trPr>
        <w:tc>
          <w:tcPr>
            <w:tcW w:w="1777" w:type="pct"/>
            <w:gridSpan w:val="2"/>
          </w:tcPr>
          <w:p w14:paraId="084596A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70B20931" w14:textId="12685218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Historias-Usuario \HistoriaUsuario.doc</w:t>
            </w:r>
          </w:p>
        </w:tc>
      </w:tr>
      <w:tr w:rsidR="00807E7E" w:rsidRPr="005309CF" w14:paraId="3AA81746" w14:textId="77777777" w:rsidTr="00807E7E">
        <w:trPr>
          <w:jc w:val="center"/>
        </w:trPr>
        <w:tc>
          <w:tcPr>
            <w:tcW w:w="1777" w:type="pct"/>
            <w:gridSpan w:val="2"/>
          </w:tcPr>
          <w:p w14:paraId="176DFDE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1B1521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3851760D" w14:textId="77777777" w:rsidTr="00807E7E">
        <w:trPr>
          <w:jc w:val="center"/>
        </w:trPr>
        <w:tc>
          <w:tcPr>
            <w:tcW w:w="1777" w:type="pct"/>
            <w:gridSpan w:val="2"/>
          </w:tcPr>
          <w:p w14:paraId="5D91B24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3970D2B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282A9EF3" w14:textId="5FD73B1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06209C09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2C0EAAE3" w14:textId="626B57CF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49BE80F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2C671811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0A1319D3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3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3A544F4D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19D2585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3594E823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2C9A6653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4E570C0A" w14:textId="77777777" w:rsidTr="00807E7E">
        <w:trPr>
          <w:jc w:val="center"/>
        </w:trPr>
        <w:tc>
          <w:tcPr>
            <w:tcW w:w="1777" w:type="pct"/>
            <w:gridSpan w:val="2"/>
          </w:tcPr>
          <w:p w14:paraId="4F730BF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B9E2DF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3</w:t>
            </w:r>
          </w:p>
        </w:tc>
      </w:tr>
      <w:tr w:rsidR="00807E7E" w:rsidRPr="005309CF" w14:paraId="3F1CEE49" w14:textId="77777777" w:rsidTr="00807E7E">
        <w:trPr>
          <w:jc w:val="center"/>
        </w:trPr>
        <w:tc>
          <w:tcPr>
            <w:tcW w:w="1777" w:type="pct"/>
            <w:gridSpan w:val="2"/>
          </w:tcPr>
          <w:p w14:paraId="7C75C04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DA20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Visión</w:t>
            </w:r>
          </w:p>
        </w:tc>
      </w:tr>
      <w:tr w:rsidR="00807E7E" w:rsidRPr="005309CF" w14:paraId="58F614F5" w14:textId="77777777" w:rsidTr="00807E7E">
        <w:trPr>
          <w:jc w:val="center"/>
        </w:trPr>
        <w:tc>
          <w:tcPr>
            <w:tcW w:w="1777" w:type="pct"/>
            <w:gridSpan w:val="2"/>
          </w:tcPr>
          <w:p w14:paraId="53EE2BE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3171E6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acia donde está proyectado llegar con el sistema software.</w:t>
            </w:r>
          </w:p>
        </w:tc>
      </w:tr>
      <w:tr w:rsidR="00807E7E" w:rsidRPr="005309CF" w14:paraId="6DABC0DE" w14:textId="77777777" w:rsidTr="00807E7E">
        <w:trPr>
          <w:jc w:val="center"/>
        </w:trPr>
        <w:tc>
          <w:tcPr>
            <w:tcW w:w="1777" w:type="pct"/>
            <w:gridSpan w:val="2"/>
          </w:tcPr>
          <w:p w14:paraId="738ED60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49B6321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4CB82FB3" w14:textId="77777777" w:rsidTr="00807E7E">
        <w:trPr>
          <w:jc w:val="center"/>
        </w:trPr>
        <w:tc>
          <w:tcPr>
            <w:tcW w:w="1777" w:type="pct"/>
            <w:gridSpan w:val="2"/>
          </w:tcPr>
          <w:p w14:paraId="7112E6C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D2D44E0" w14:textId="70DBE6C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4059262D" w14:textId="77777777" w:rsidTr="00807E7E">
        <w:trPr>
          <w:jc w:val="center"/>
        </w:trPr>
        <w:tc>
          <w:tcPr>
            <w:tcW w:w="1777" w:type="pct"/>
            <w:gridSpan w:val="2"/>
          </w:tcPr>
          <w:p w14:paraId="510AB64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22FF89E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5CF92981" w14:textId="77777777" w:rsidTr="00807E7E">
        <w:trPr>
          <w:jc w:val="center"/>
        </w:trPr>
        <w:tc>
          <w:tcPr>
            <w:tcW w:w="1777" w:type="pct"/>
            <w:gridSpan w:val="2"/>
          </w:tcPr>
          <w:p w14:paraId="371A50F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7A195B6" w14:textId="7D728F6B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 xml:space="preserve">Sistema para control del clima </w:t>
            </w:r>
          </w:p>
        </w:tc>
      </w:tr>
      <w:tr w:rsidR="00807E7E" w:rsidRPr="005309CF" w14:paraId="5F6BD8EB" w14:textId="77777777" w:rsidTr="00807E7E">
        <w:trPr>
          <w:jc w:val="center"/>
        </w:trPr>
        <w:tc>
          <w:tcPr>
            <w:tcW w:w="1777" w:type="pct"/>
            <w:gridSpan w:val="2"/>
          </w:tcPr>
          <w:p w14:paraId="5DBA112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630F67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43DB7FD4" w14:textId="77777777" w:rsidTr="00807E7E">
        <w:trPr>
          <w:jc w:val="center"/>
        </w:trPr>
        <w:tc>
          <w:tcPr>
            <w:tcW w:w="1777" w:type="pct"/>
            <w:gridSpan w:val="2"/>
          </w:tcPr>
          <w:p w14:paraId="476D973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24F361B" w14:textId="4034A9CB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\Vision.docx</w:t>
            </w:r>
          </w:p>
        </w:tc>
      </w:tr>
      <w:tr w:rsidR="00807E7E" w:rsidRPr="005309CF" w14:paraId="49EE8380" w14:textId="77777777" w:rsidTr="00807E7E">
        <w:trPr>
          <w:jc w:val="center"/>
        </w:trPr>
        <w:tc>
          <w:tcPr>
            <w:tcW w:w="1777" w:type="pct"/>
            <w:gridSpan w:val="2"/>
          </w:tcPr>
          <w:p w14:paraId="56C3AF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2C335FC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4F557B94" w14:textId="77777777" w:rsidTr="00807E7E">
        <w:trPr>
          <w:jc w:val="center"/>
        </w:trPr>
        <w:tc>
          <w:tcPr>
            <w:tcW w:w="1777" w:type="pct"/>
            <w:gridSpan w:val="2"/>
          </w:tcPr>
          <w:p w14:paraId="5E37AB6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18B7697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1D72C0F2" w14:textId="77777777" w:rsidR="00807E7E" w:rsidRDefault="00807E7E" w:rsidP="00807E7E">
      <w:pPr>
        <w:spacing w:before="0" w:line="240" w:lineRule="auto"/>
        <w:jc w:val="center"/>
        <w:rPr>
          <w:lang w:val="es-ES" w:bidi="en-US"/>
        </w:rPr>
      </w:pPr>
    </w:p>
    <w:p w14:paraId="5660D822" w14:textId="77777777" w:rsidR="00807E7E" w:rsidRDefault="00807E7E" w:rsidP="00807E7E">
      <w:pPr>
        <w:spacing w:before="0" w:line="240" w:lineRule="auto"/>
        <w:ind w:firstLine="0"/>
        <w:rPr>
          <w:lang w:val="es-ES" w:bidi="en-US"/>
        </w:rPr>
      </w:pPr>
    </w:p>
    <w:p w14:paraId="5C50707C" w14:textId="18E5E0C5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14F8209D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0E07D92A" w14:textId="2F60121B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Pr="00BD5494">
        <w:rPr>
          <w:rFonts w:ascii="Helvetica" w:hAnsi="Helvetica" w:cs="Helvetica"/>
          <w:sz w:val="16"/>
          <w:szCs w:val="16"/>
          <w:lang w:val="es-EC"/>
        </w:rPr>
        <w:t>si</w:t>
      </w:r>
      <w:r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5E22E797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7C1B62B2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41A63482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4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6901FEF0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20394428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FF87FB5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0B48200B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299B81C4" w14:textId="77777777" w:rsidTr="00807E7E">
        <w:trPr>
          <w:jc w:val="center"/>
        </w:trPr>
        <w:tc>
          <w:tcPr>
            <w:tcW w:w="1777" w:type="pct"/>
            <w:gridSpan w:val="2"/>
          </w:tcPr>
          <w:p w14:paraId="0C9E3F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2DEAF3E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4</w:t>
            </w:r>
          </w:p>
        </w:tc>
      </w:tr>
      <w:tr w:rsidR="00807E7E" w:rsidRPr="005309CF" w14:paraId="287E8057" w14:textId="77777777" w:rsidTr="00807E7E">
        <w:trPr>
          <w:jc w:val="center"/>
        </w:trPr>
        <w:tc>
          <w:tcPr>
            <w:tcW w:w="1777" w:type="pct"/>
            <w:gridSpan w:val="2"/>
          </w:tcPr>
          <w:p w14:paraId="4DCE136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5CBDA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specificación complementaria</w:t>
            </w:r>
          </w:p>
        </w:tc>
      </w:tr>
      <w:tr w:rsidR="00807E7E" w:rsidRPr="005309CF" w14:paraId="7A621F3E" w14:textId="77777777" w:rsidTr="00807E7E">
        <w:trPr>
          <w:jc w:val="center"/>
        </w:trPr>
        <w:tc>
          <w:tcPr>
            <w:tcW w:w="1777" w:type="pct"/>
            <w:gridSpan w:val="2"/>
          </w:tcPr>
          <w:p w14:paraId="180E4AD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775B088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Información adicional acerca del sistema.</w:t>
            </w:r>
          </w:p>
        </w:tc>
      </w:tr>
      <w:tr w:rsidR="00807E7E" w:rsidRPr="005309CF" w14:paraId="68754DFE" w14:textId="77777777" w:rsidTr="00807E7E">
        <w:trPr>
          <w:jc w:val="center"/>
        </w:trPr>
        <w:tc>
          <w:tcPr>
            <w:tcW w:w="1777" w:type="pct"/>
            <w:gridSpan w:val="2"/>
          </w:tcPr>
          <w:p w14:paraId="21557A6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7454BA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2BA22BDC" w14:textId="77777777" w:rsidTr="00807E7E">
        <w:trPr>
          <w:jc w:val="center"/>
        </w:trPr>
        <w:tc>
          <w:tcPr>
            <w:tcW w:w="1777" w:type="pct"/>
            <w:gridSpan w:val="2"/>
          </w:tcPr>
          <w:p w14:paraId="773DE5C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CA61C8E" w14:textId="7E8C35A8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o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  <w:r>
              <w:rPr>
                <w:lang w:bidi="en-US"/>
              </w:rPr>
              <w:t xml:space="preserve"> </w:t>
            </w:r>
          </w:p>
        </w:tc>
      </w:tr>
      <w:tr w:rsidR="00807E7E" w:rsidRPr="005309CF" w14:paraId="24208BE4" w14:textId="77777777" w:rsidTr="00807E7E">
        <w:trPr>
          <w:jc w:val="center"/>
        </w:trPr>
        <w:tc>
          <w:tcPr>
            <w:tcW w:w="1777" w:type="pct"/>
            <w:gridSpan w:val="2"/>
          </w:tcPr>
          <w:p w14:paraId="07795A3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55868170" w14:textId="0BF5AFB0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  <w:tr w:rsidR="00807E7E" w:rsidRPr="005309CF" w14:paraId="7EE5E2B1" w14:textId="77777777" w:rsidTr="00807E7E">
        <w:trPr>
          <w:jc w:val="center"/>
        </w:trPr>
        <w:tc>
          <w:tcPr>
            <w:tcW w:w="1777" w:type="pct"/>
            <w:gridSpan w:val="2"/>
          </w:tcPr>
          <w:p w14:paraId="0FA37A6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0D9A98D5" w14:textId="2548FB9C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442005EA" w14:textId="77777777" w:rsidTr="00807E7E">
        <w:trPr>
          <w:jc w:val="center"/>
        </w:trPr>
        <w:tc>
          <w:tcPr>
            <w:tcW w:w="1777" w:type="pct"/>
            <w:gridSpan w:val="2"/>
          </w:tcPr>
          <w:p w14:paraId="54368CC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4BC4488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696C8C09" w14:textId="77777777" w:rsidTr="00807E7E">
        <w:trPr>
          <w:jc w:val="center"/>
        </w:trPr>
        <w:tc>
          <w:tcPr>
            <w:tcW w:w="1777" w:type="pct"/>
            <w:gridSpan w:val="2"/>
          </w:tcPr>
          <w:p w14:paraId="1B8FC0C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74E3FCF7" w14:textId="28AEF85D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>
              <w:rPr>
                <w:lang w:bidi="en-US"/>
              </w:rPr>
              <w:t>Control-Clima \EspecificacionComplementaria.docx</w:t>
            </w:r>
          </w:p>
        </w:tc>
      </w:tr>
      <w:tr w:rsidR="00807E7E" w:rsidRPr="005309CF" w14:paraId="4E81E29D" w14:textId="77777777" w:rsidTr="00807E7E">
        <w:trPr>
          <w:jc w:val="center"/>
        </w:trPr>
        <w:tc>
          <w:tcPr>
            <w:tcW w:w="1777" w:type="pct"/>
            <w:gridSpan w:val="2"/>
          </w:tcPr>
          <w:p w14:paraId="04451C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6A5B601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FB98176" w14:textId="77777777" w:rsidTr="00807E7E">
        <w:trPr>
          <w:jc w:val="center"/>
        </w:trPr>
        <w:tc>
          <w:tcPr>
            <w:tcW w:w="1777" w:type="pct"/>
            <w:gridSpan w:val="2"/>
          </w:tcPr>
          <w:p w14:paraId="67DF8AD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05DDF98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7AA85D29" w14:textId="77777777" w:rsidR="00807E7E" w:rsidRDefault="00807E7E" w:rsidP="00807E7E">
      <w:pPr>
        <w:ind w:firstLine="0"/>
      </w:pPr>
    </w:p>
    <w:p w14:paraId="280AF12C" w14:textId="78955699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lastRenderedPageBreak/>
        <w:t>APPClima</w:t>
      </w:r>
      <w:proofErr w:type="spellEnd"/>
    </w:p>
    <w:p w14:paraId="46D2E174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3AFD8B29" w14:textId="77777777" w:rsidR="0027620D" w:rsidRDefault="00807E7E" w:rsidP="0027620D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="0027620D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27620D">
        <w:rPr>
          <w:rFonts w:ascii="Helvetica" w:hAnsi="Helvetica" w:cs="Helvetica"/>
          <w:sz w:val="16"/>
          <w:szCs w:val="16"/>
          <w:lang w:val="es-EC"/>
        </w:rPr>
        <w:t>stema de control del clima</w:t>
      </w:r>
      <w:r w:rsidR="0027620D">
        <w:rPr>
          <w:lang w:val="es-ES" w:bidi="en-US"/>
        </w:rPr>
        <w:t xml:space="preserve"> </w:t>
      </w:r>
    </w:p>
    <w:p w14:paraId="1A3B4268" w14:textId="2BD08035" w:rsidR="00807E7E" w:rsidRPr="005309CF" w:rsidRDefault="00807E7E" w:rsidP="0027620D">
      <w:pPr>
        <w:pStyle w:val="Sinespaciado"/>
        <w:ind w:left="1440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6E6F3E3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3CB37550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5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59267E94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BA85F18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1554FE2D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78A7D1BF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3D7A5CA2" w14:textId="77777777" w:rsidTr="00807E7E">
        <w:trPr>
          <w:jc w:val="center"/>
        </w:trPr>
        <w:tc>
          <w:tcPr>
            <w:tcW w:w="1777" w:type="pct"/>
            <w:gridSpan w:val="2"/>
          </w:tcPr>
          <w:p w14:paraId="34D2C6B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151E10E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5</w:t>
            </w:r>
          </w:p>
        </w:tc>
      </w:tr>
      <w:tr w:rsidR="00807E7E" w:rsidRPr="005309CF" w14:paraId="291C161C" w14:textId="77777777" w:rsidTr="00807E7E">
        <w:trPr>
          <w:jc w:val="center"/>
        </w:trPr>
        <w:tc>
          <w:tcPr>
            <w:tcW w:w="1777" w:type="pct"/>
            <w:gridSpan w:val="2"/>
          </w:tcPr>
          <w:p w14:paraId="1A4084F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383A214B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losario</w:t>
            </w:r>
          </w:p>
        </w:tc>
      </w:tr>
      <w:tr w:rsidR="00807E7E" w:rsidRPr="005309CF" w14:paraId="02994582" w14:textId="77777777" w:rsidTr="00807E7E">
        <w:trPr>
          <w:jc w:val="center"/>
        </w:trPr>
        <w:tc>
          <w:tcPr>
            <w:tcW w:w="1777" w:type="pct"/>
            <w:gridSpan w:val="2"/>
          </w:tcPr>
          <w:p w14:paraId="3588FE2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638BBB3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efinición de términos competentes.</w:t>
            </w:r>
          </w:p>
        </w:tc>
      </w:tr>
      <w:tr w:rsidR="00807E7E" w:rsidRPr="005309CF" w14:paraId="72813991" w14:textId="77777777" w:rsidTr="00807E7E">
        <w:trPr>
          <w:jc w:val="center"/>
        </w:trPr>
        <w:tc>
          <w:tcPr>
            <w:tcW w:w="1777" w:type="pct"/>
            <w:gridSpan w:val="2"/>
          </w:tcPr>
          <w:p w14:paraId="4D0C459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AD7C3D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2</w:t>
            </w:r>
          </w:p>
        </w:tc>
      </w:tr>
      <w:tr w:rsidR="00807E7E" w:rsidRPr="005309CF" w14:paraId="6B2F3C43" w14:textId="77777777" w:rsidTr="00807E7E">
        <w:trPr>
          <w:jc w:val="center"/>
        </w:trPr>
        <w:tc>
          <w:tcPr>
            <w:tcW w:w="1777" w:type="pct"/>
            <w:gridSpan w:val="2"/>
          </w:tcPr>
          <w:p w14:paraId="628A528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6F8C0F2E" w14:textId="5BB2B7E0" w:rsidR="00807E7E" w:rsidRPr="005309CF" w:rsidRDefault="0027620D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7436DC00" w14:textId="77777777" w:rsidTr="00807E7E">
        <w:trPr>
          <w:jc w:val="center"/>
        </w:trPr>
        <w:tc>
          <w:tcPr>
            <w:tcW w:w="1777" w:type="pct"/>
            <w:gridSpan w:val="2"/>
          </w:tcPr>
          <w:p w14:paraId="0E27CD8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280573C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6DFA023A" w14:textId="77777777" w:rsidTr="00807E7E">
        <w:trPr>
          <w:jc w:val="center"/>
        </w:trPr>
        <w:tc>
          <w:tcPr>
            <w:tcW w:w="1777" w:type="pct"/>
            <w:gridSpan w:val="2"/>
          </w:tcPr>
          <w:p w14:paraId="77A2D5D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3CF3BF2D" w14:textId="6D39DFE5" w:rsidR="00807E7E" w:rsidRPr="005309CF" w:rsidRDefault="0027620D" w:rsidP="0027620D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46E21699" w14:textId="77777777" w:rsidTr="00807E7E">
        <w:trPr>
          <w:jc w:val="center"/>
        </w:trPr>
        <w:tc>
          <w:tcPr>
            <w:tcW w:w="1777" w:type="pct"/>
            <w:gridSpan w:val="2"/>
          </w:tcPr>
          <w:p w14:paraId="2B3465F4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1438174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76E21E73" w14:textId="77777777" w:rsidTr="00807E7E">
        <w:trPr>
          <w:jc w:val="center"/>
        </w:trPr>
        <w:tc>
          <w:tcPr>
            <w:tcW w:w="1777" w:type="pct"/>
            <w:gridSpan w:val="2"/>
          </w:tcPr>
          <w:p w14:paraId="6A89C5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426D51A6" w14:textId="6CF4B7FD" w:rsidR="00807E7E" w:rsidRPr="005309CF" w:rsidRDefault="00807E7E" w:rsidP="0027620D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 w:rsidR="0027620D"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 w:rsidR="0027620D">
              <w:rPr>
                <w:lang w:bidi="en-US"/>
              </w:rPr>
              <w:t>Control-Clima</w:t>
            </w:r>
            <w:r>
              <w:rPr>
                <w:lang w:bidi="en-US"/>
              </w:rPr>
              <w:t xml:space="preserve"> \Glosario.docx</w:t>
            </w:r>
          </w:p>
        </w:tc>
      </w:tr>
      <w:tr w:rsidR="00807E7E" w:rsidRPr="005309CF" w14:paraId="581D4F8B" w14:textId="77777777" w:rsidTr="00807E7E">
        <w:trPr>
          <w:jc w:val="center"/>
        </w:trPr>
        <w:tc>
          <w:tcPr>
            <w:tcW w:w="1777" w:type="pct"/>
            <w:gridSpan w:val="2"/>
          </w:tcPr>
          <w:p w14:paraId="5BB7171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19FE9EC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1CA87AF" w14:textId="77777777" w:rsidTr="00807E7E">
        <w:trPr>
          <w:jc w:val="center"/>
        </w:trPr>
        <w:tc>
          <w:tcPr>
            <w:tcW w:w="1777" w:type="pct"/>
            <w:gridSpan w:val="2"/>
          </w:tcPr>
          <w:p w14:paraId="778163E1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39E1AD85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71C3F92C" w14:textId="77777777" w:rsidR="00807E7E" w:rsidRDefault="00807E7E" w:rsidP="00807E7E">
      <w:pPr>
        <w:ind w:firstLine="0"/>
      </w:pPr>
    </w:p>
    <w:p w14:paraId="063AFA75" w14:textId="0E12450E" w:rsidR="00807E7E" w:rsidRPr="005309CF" w:rsidRDefault="0027620D" w:rsidP="0027620D">
      <w:pPr>
        <w:spacing w:before="0" w:line="240" w:lineRule="auto"/>
        <w:jc w:val="center"/>
        <w:rPr>
          <w:lang w:val="es-ES" w:bidi="en-US"/>
        </w:rPr>
      </w:pPr>
      <w:proofErr w:type="spellStart"/>
      <w:r>
        <w:rPr>
          <w:lang w:val="es-ES" w:bidi="en-US"/>
        </w:rPr>
        <w:t>APPClima</w:t>
      </w:r>
      <w:proofErr w:type="spellEnd"/>
    </w:p>
    <w:p w14:paraId="1FA71C85" w14:textId="77777777" w:rsidR="00807E7E" w:rsidRPr="005309CF" w:rsidRDefault="00807E7E" w:rsidP="00807E7E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68FDCEC4" w14:textId="4E1232AC" w:rsidR="00807E7E" w:rsidRPr="005309CF" w:rsidRDefault="00807E7E" w:rsidP="00807E7E">
      <w:pPr>
        <w:pStyle w:val="Sinespaciado"/>
        <w:ind w:left="144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</w:r>
      <w:r w:rsidR="0049205F" w:rsidRPr="00BD5494">
        <w:rPr>
          <w:rFonts w:ascii="Helvetica" w:hAnsi="Helvetica" w:cs="Helvetica"/>
          <w:sz w:val="16"/>
          <w:szCs w:val="16"/>
          <w:lang w:val="es-EC"/>
        </w:rPr>
        <w:t>si</w:t>
      </w:r>
      <w:r w:rsidR="0049205F">
        <w:rPr>
          <w:rFonts w:ascii="Helvetica" w:hAnsi="Helvetica" w:cs="Helvetica"/>
          <w:sz w:val="16"/>
          <w:szCs w:val="16"/>
          <w:lang w:val="es-EC"/>
        </w:rPr>
        <w:t>stema de control del clima</w:t>
      </w:r>
    </w:p>
    <w:p w14:paraId="6BF214BC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Grupo de Inv.   </w:t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Analistas</w:t>
      </w:r>
    </w:p>
    <w:p w14:paraId="411260D7" w14:textId="77777777" w:rsidR="00807E7E" w:rsidRPr="005309CF" w:rsidRDefault="00807E7E" w:rsidP="00807E7E">
      <w:pPr>
        <w:pStyle w:val="Sinespaciado"/>
        <w:ind w:left="2124"/>
        <w:rPr>
          <w:lang w:val="es-ES" w:bidi="en-US"/>
        </w:rPr>
      </w:pPr>
      <w:r>
        <w:rPr>
          <w:lang w:val="es-ES" w:bidi="en-US"/>
        </w:rPr>
        <w:t xml:space="preserve">Fecha   </w:t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7919EB59" w14:textId="77777777" w:rsidR="00807E7E" w:rsidRPr="005309CF" w:rsidRDefault="00807E7E" w:rsidP="00807E7E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:</w:t>
      </w:r>
      <w:r>
        <w:rPr>
          <w:lang w:val="es-ES" w:bidi="en-US"/>
        </w:rPr>
        <w:t xml:space="preserve"> 006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807E7E" w:rsidRPr="005309CF" w14:paraId="6B60DE72" w14:textId="77777777" w:rsidTr="00807E7E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7266ADF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682CC7A7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8F4334D" w14:textId="77777777" w:rsidR="00807E7E" w:rsidRPr="00755C7E" w:rsidRDefault="00807E7E" w:rsidP="00807E7E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807E7E" w:rsidRPr="005309CF" w14:paraId="4FC78027" w14:textId="77777777" w:rsidTr="00807E7E">
        <w:trPr>
          <w:jc w:val="center"/>
        </w:trPr>
        <w:tc>
          <w:tcPr>
            <w:tcW w:w="1777" w:type="pct"/>
            <w:gridSpan w:val="2"/>
          </w:tcPr>
          <w:p w14:paraId="7E42B492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60163A4D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A006</w:t>
            </w:r>
          </w:p>
        </w:tc>
      </w:tr>
      <w:tr w:rsidR="00807E7E" w:rsidRPr="005309CF" w14:paraId="5AB044A5" w14:textId="77777777" w:rsidTr="00807E7E">
        <w:trPr>
          <w:jc w:val="center"/>
        </w:trPr>
        <w:tc>
          <w:tcPr>
            <w:tcW w:w="1777" w:type="pct"/>
            <w:gridSpan w:val="2"/>
          </w:tcPr>
          <w:p w14:paraId="338C2C6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238FB21A" w14:textId="77777777" w:rsidR="00807E7E" w:rsidRPr="00C72ED7" w:rsidRDefault="00807E7E" w:rsidP="00807E7E">
            <w:pPr>
              <w:pStyle w:val="Sinespaciado"/>
              <w:rPr>
                <w:lang w:val="es-EC" w:bidi="en-US"/>
              </w:rPr>
            </w:pPr>
            <w:r>
              <w:rPr>
                <w:lang w:bidi="en-US"/>
              </w:rPr>
              <w:t xml:space="preserve">Modelo de </w:t>
            </w:r>
            <w:proofErr w:type="spellStart"/>
            <w:r>
              <w:rPr>
                <w:lang w:bidi="en-US"/>
              </w:rPr>
              <w:t>dise</w:t>
            </w:r>
            <w:r>
              <w:rPr>
                <w:lang w:val="es-EC" w:bidi="en-US"/>
              </w:rPr>
              <w:t>ño</w:t>
            </w:r>
            <w:proofErr w:type="spellEnd"/>
          </w:p>
        </w:tc>
      </w:tr>
      <w:tr w:rsidR="00807E7E" w:rsidRPr="005309CF" w14:paraId="54461EDF" w14:textId="77777777" w:rsidTr="00807E7E">
        <w:trPr>
          <w:jc w:val="center"/>
        </w:trPr>
        <w:tc>
          <w:tcPr>
            <w:tcW w:w="1777" w:type="pct"/>
            <w:gridSpan w:val="2"/>
          </w:tcPr>
          <w:p w14:paraId="3746466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08D7A9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C72ED7">
              <w:rPr>
                <w:lang w:bidi="en-US"/>
              </w:rPr>
              <w:t>El modelo de diseño es una abstracción de la implementación del sistema.</w:t>
            </w:r>
          </w:p>
        </w:tc>
      </w:tr>
      <w:tr w:rsidR="00807E7E" w:rsidRPr="005309CF" w14:paraId="20E294D9" w14:textId="77777777" w:rsidTr="00807E7E">
        <w:trPr>
          <w:jc w:val="center"/>
        </w:trPr>
        <w:tc>
          <w:tcPr>
            <w:tcW w:w="1777" w:type="pct"/>
            <w:gridSpan w:val="2"/>
          </w:tcPr>
          <w:p w14:paraId="211B3ED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2D473C5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LB003</w:t>
            </w:r>
          </w:p>
        </w:tc>
      </w:tr>
      <w:tr w:rsidR="00807E7E" w:rsidRPr="005309CF" w14:paraId="73CE80D7" w14:textId="77777777" w:rsidTr="00807E7E">
        <w:trPr>
          <w:jc w:val="center"/>
        </w:trPr>
        <w:tc>
          <w:tcPr>
            <w:tcW w:w="1777" w:type="pct"/>
            <w:gridSpan w:val="2"/>
          </w:tcPr>
          <w:p w14:paraId="2F7507FF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37C0A032" w14:textId="4782E9A3" w:rsidR="00807E7E" w:rsidRPr="005309CF" w:rsidRDefault="0027620D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Patricia </w:t>
            </w:r>
            <w:proofErr w:type="spellStart"/>
            <w:r>
              <w:rPr>
                <w:lang w:bidi="en-US"/>
              </w:rPr>
              <w:t>Sambachi</w:t>
            </w:r>
            <w:proofErr w:type="spellEnd"/>
          </w:p>
        </w:tc>
      </w:tr>
      <w:tr w:rsidR="00807E7E" w:rsidRPr="005309CF" w14:paraId="60F6538B" w14:textId="77777777" w:rsidTr="00807E7E">
        <w:trPr>
          <w:jc w:val="center"/>
        </w:trPr>
        <w:tc>
          <w:tcPr>
            <w:tcW w:w="1777" w:type="pct"/>
            <w:gridSpan w:val="2"/>
          </w:tcPr>
          <w:p w14:paraId="5431C0C6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13BD51C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6, 2020</w:t>
            </w:r>
          </w:p>
        </w:tc>
      </w:tr>
      <w:tr w:rsidR="00807E7E" w:rsidRPr="005309CF" w14:paraId="1C932292" w14:textId="77777777" w:rsidTr="00807E7E">
        <w:trPr>
          <w:jc w:val="center"/>
        </w:trPr>
        <w:tc>
          <w:tcPr>
            <w:tcW w:w="1777" w:type="pct"/>
            <w:gridSpan w:val="2"/>
          </w:tcPr>
          <w:p w14:paraId="64EFF40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6472A0E3" w14:textId="7B44D8EA" w:rsidR="00807E7E" w:rsidRPr="005309CF" w:rsidRDefault="0049205F" w:rsidP="0049205F">
            <w:pPr>
              <w:pStyle w:val="Sinespaciado"/>
              <w:rPr>
                <w:lang w:bidi="en-US"/>
              </w:rPr>
            </w:pPr>
            <w:r>
              <w:rPr>
                <w:lang w:val="es-ES" w:bidi="en-US"/>
              </w:rPr>
              <w:t>Sistema para control del Clima</w:t>
            </w:r>
          </w:p>
        </w:tc>
      </w:tr>
      <w:tr w:rsidR="00807E7E" w:rsidRPr="005309CF" w14:paraId="3A4AC543" w14:textId="77777777" w:rsidTr="00807E7E">
        <w:trPr>
          <w:jc w:val="center"/>
        </w:trPr>
        <w:tc>
          <w:tcPr>
            <w:tcW w:w="1777" w:type="pct"/>
            <w:gridSpan w:val="2"/>
          </w:tcPr>
          <w:p w14:paraId="53A2096A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0A500133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Documento</w:t>
            </w:r>
          </w:p>
        </w:tc>
      </w:tr>
      <w:tr w:rsidR="00807E7E" w:rsidRPr="005309CF" w14:paraId="5E8E889E" w14:textId="77777777" w:rsidTr="00807E7E">
        <w:trPr>
          <w:jc w:val="center"/>
        </w:trPr>
        <w:tc>
          <w:tcPr>
            <w:tcW w:w="1777" w:type="pct"/>
            <w:gridSpan w:val="2"/>
          </w:tcPr>
          <w:p w14:paraId="617E7CF8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4C8D29EF" w14:textId="15714301" w:rsidR="00807E7E" w:rsidRPr="005309CF" w:rsidRDefault="00807E7E" w:rsidP="0049205F">
            <w:pPr>
              <w:pStyle w:val="Sinespaciado"/>
              <w:rPr>
                <w:lang w:bidi="en-US"/>
              </w:rPr>
            </w:pPr>
            <w:r w:rsidRPr="002D4F3E">
              <w:rPr>
                <w:lang w:bidi="en-US"/>
              </w:rPr>
              <w:t>E:\Users\</w:t>
            </w:r>
            <w:r w:rsidR="0049205F">
              <w:rPr>
                <w:lang w:bidi="en-US"/>
              </w:rPr>
              <w:t>Patricia</w:t>
            </w:r>
            <w:r w:rsidRPr="002D4F3E">
              <w:rPr>
                <w:lang w:bidi="en-US"/>
              </w:rPr>
              <w:t>\Bibliotecas\Desktop\</w:t>
            </w:r>
            <w:r w:rsidR="0049205F">
              <w:rPr>
                <w:lang w:bidi="en-US"/>
              </w:rPr>
              <w:t>Control-clima</w:t>
            </w:r>
            <w:r>
              <w:rPr>
                <w:lang w:bidi="en-US"/>
              </w:rPr>
              <w:t>\ModeloDiseño.docx</w:t>
            </w:r>
          </w:p>
        </w:tc>
      </w:tr>
      <w:tr w:rsidR="00807E7E" w:rsidRPr="005309CF" w14:paraId="3A4B66DC" w14:textId="77777777" w:rsidTr="00807E7E">
        <w:trPr>
          <w:jc w:val="center"/>
        </w:trPr>
        <w:tc>
          <w:tcPr>
            <w:tcW w:w="1777" w:type="pct"/>
            <w:gridSpan w:val="2"/>
          </w:tcPr>
          <w:p w14:paraId="1D1C0A97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57CEF9A0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1</w:t>
            </w:r>
          </w:p>
        </w:tc>
      </w:tr>
      <w:tr w:rsidR="00807E7E" w:rsidRPr="005309CF" w14:paraId="262CA154" w14:textId="77777777" w:rsidTr="00807E7E">
        <w:trPr>
          <w:jc w:val="center"/>
        </w:trPr>
        <w:tc>
          <w:tcPr>
            <w:tcW w:w="1777" w:type="pct"/>
            <w:gridSpan w:val="2"/>
          </w:tcPr>
          <w:p w14:paraId="79B5E9CC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52D73C2E" w14:textId="77777777" w:rsidR="00807E7E" w:rsidRPr="005309CF" w:rsidRDefault="00807E7E" w:rsidP="00807E7E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Enero 27, 2020</w:t>
            </w:r>
          </w:p>
        </w:tc>
      </w:tr>
    </w:tbl>
    <w:p w14:paraId="1935ED95" w14:textId="77777777" w:rsidR="00807E7E" w:rsidRDefault="00807E7E" w:rsidP="00807E7E">
      <w:pPr>
        <w:ind w:firstLine="0"/>
      </w:pP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r w:rsidRPr="002A755C">
        <w:rPr>
          <w:lang w:val="es-ES"/>
        </w:rPr>
        <w:lastRenderedPageBreak/>
        <w:t>Actividades</w:t>
      </w:r>
      <w:r w:rsidRPr="005309CF">
        <w:rPr>
          <w:lang w:val="es-ES"/>
        </w:rPr>
        <w:t xml:space="preserve"> de la gestión de configuración</w:t>
      </w:r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14:paraId="650AA5A4" w14:textId="2C838183" w:rsidR="003D4CA1" w:rsidRPr="005309CF" w:rsidRDefault="003D4CA1" w:rsidP="003D4CA1">
      <w:pPr>
        <w:pStyle w:val="Ttulo8"/>
      </w:pPr>
      <w:bookmarkStart w:id="192" w:name="_Toc320110294"/>
      <w:bookmarkStart w:id="193" w:name="_Toc347402928"/>
      <w:bookmarkStart w:id="194" w:name="_Toc353139606"/>
      <w:bookmarkStart w:id="195" w:name="_Toc353217733"/>
      <w:bookmarkStart w:id="196" w:name="_Toc353218504"/>
      <w:bookmarkStart w:id="197" w:name="_Toc353218615"/>
      <w:bookmarkStart w:id="198" w:name="_Toc353220172"/>
      <w:bookmarkStart w:id="199" w:name="_Toc353220424"/>
      <w:bookmarkStart w:id="200" w:name="_Toc353359628"/>
      <w:bookmarkStart w:id="201" w:name="_Toc357799079"/>
      <w:bookmarkStart w:id="202" w:name="_Toc357799257"/>
      <w:bookmarkStart w:id="203" w:name="_Toc357859641"/>
      <w:bookmarkStart w:id="204" w:name="_Toc363466399"/>
      <w:bookmarkStart w:id="205" w:name="_Toc363473112"/>
      <w:bookmarkStart w:id="206" w:name="_Ref367311411"/>
      <w:bookmarkStart w:id="207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los 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r w:rsidR="00017F78">
        <w:t>ECS</w:t>
      </w:r>
    </w:p>
    <w:p w14:paraId="64815EC0" w14:textId="51E60D82" w:rsidR="003D4CA1" w:rsidRPr="005309CF" w:rsidRDefault="003D4CA1" w:rsidP="003D4CA1">
      <w:pPr>
        <w:spacing w:before="0"/>
        <w:rPr>
          <w:lang w:val="es-ES" w:bidi="en-US"/>
        </w:rPr>
      </w:pPr>
      <w:r w:rsidRPr="005309CF">
        <w:rPr>
          <w:lang w:val="es-ES" w:bidi="en-US"/>
        </w:rPr>
        <w:t>Para seleccionar l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 que van a estar bajo  control de la  </w:t>
      </w:r>
      <w:r>
        <w:rPr>
          <w:lang w:val="es-ES" w:bidi="en-US"/>
        </w:rPr>
        <w:t>G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, se debe tomar en cuenta las fases con los productos </w:t>
      </w:r>
      <w:r w:rsidR="00017F78">
        <w:rPr>
          <w:lang w:val="es-ES" w:bidi="en-US"/>
        </w:rPr>
        <w:t>del proceso de desarrollo de software</w:t>
      </w:r>
      <w:r w:rsidRPr="005309CF">
        <w:rPr>
          <w:lang w:val="es-ES" w:bidi="en-US"/>
        </w:rPr>
        <w:t xml:space="preserve"> y además se debe considerar:</w:t>
      </w:r>
    </w:p>
    <w:p w14:paraId="521CD8FF" w14:textId="2F110BDC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>Los E</w:t>
      </w:r>
      <w:r w:rsidR="00017F78">
        <w:rPr>
          <w:lang w:bidi="en-US"/>
        </w:rPr>
        <w:t>CS</w:t>
      </w:r>
      <w:r w:rsidRPr="005309CF">
        <w:rPr>
          <w:lang w:bidi="en-US"/>
        </w:rPr>
        <w:t xml:space="preserve"> que dependen o se deriven de otros E</w:t>
      </w:r>
      <w:r w:rsidR="00017F78">
        <w:rPr>
          <w:lang w:bidi="en-US"/>
        </w:rPr>
        <w:t>CS</w:t>
      </w:r>
      <w:r w:rsidRPr="005309CF">
        <w:rPr>
          <w:lang w:bidi="en-US"/>
        </w:rPr>
        <w:t>.</w:t>
      </w:r>
    </w:p>
    <w:p w14:paraId="37BD8208" w14:textId="448BD700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 xml:space="preserve">ECS </w:t>
      </w:r>
      <w:r w:rsidRPr="005309CF">
        <w:rPr>
          <w:lang w:bidi="en-US"/>
        </w:rPr>
        <w:t>que se construyen en base a la combinación de un conjunto de variables de contexto.</w:t>
      </w:r>
    </w:p>
    <w:p w14:paraId="7C324D1C" w14:textId="39C8203F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</w:t>
      </w:r>
      <w:r w:rsidR="00017F78">
        <w:rPr>
          <w:lang w:bidi="en-US"/>
        </w:rPr>
        <w:t xml:space="preserve">solicitados por los clientes del proyecto, miembros del equipo del proyecto, revisores y </w:t>
      </w:r>
      <w:proofErr w:type="spellStart"/>
      <w:r w:rsidR="00017F78">
        <w:rPr>
          <w:lang w:bidi="en-US"/>
        </w:rPr>
        <w:t>tester</w:t>
      </w:r>
      <w:proofErr w:type="spellEnd"/>
      <w:r w:rsidR="00017F78">
        <w:rPr>
          <w:lang w:bidi="en-US"/>
        </w:rPr>
        <w:t xml:space="preserve"> del proyecto.</w:t>
      </w:r>
    </w:p>
    <w:p w14:paraId="30C53411" w14:textId="4F36ED7C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El esquema del instrumento desarrollado para el registro de las características que identifica de forma univoca a los distint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seleccionados, permite poner bajo control de configuración a los E</w:t>
      </w:r>
      <w:r w:rsidR="00017F78">
        <w:rPr>
          <w:lang w:bidi="en-US"/>
        </w:rPr>
        <w:t>CS</w:t>
      </w:r>
      <w:r w:rsidRPr="005309CF">
        <w:rPr>
          <w:lang w:bidi="en-US"/>
        </w:rPr>
        <w:t>. EL instrumento junto con la información para el registro de la información en los diferentes campos se muestra a continuación.</w:t>
      </w:r>
    </w:p>
    <w:p w14:paraId="186B449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634566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00E4D5E4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5EE3F1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77CE1F9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26643CE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68440269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41D686A" w14:textId="77777777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90428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8" w:name="_Toc320110298"/>
      <w:bookmarkStart w:id="209" w:name="_Toc347402931"/>
      <w:bookmarkStart w:id="210" w:name="_Toc353139608"/>
      <w:bookmarkStart w:id="211" w:name="_Toc353217735"/>
      <w:bookmarkStart w:id="212" w:name="_Toc353218506"/>
      <w:bookmarkStart w:id="213" w:name="_Toc353218617"/>
      <w:bookmarkStart w:id="214" w:name="_Toc353220174"/>
      <w:bookmarkStart w:id="215" w:name="_Toc353220426"/>
      <w:bookmarkStart w:id="216" w:name="_Toc353359630"/>
      <w:bookmarkStart w:id="217" w:name="_Toc357799081"/>
      <w:bookmarkStart w:id="218" w:name="_Toc357799259"/>
      <w:bookmarkStart w:id="219" w:name="_Toc357859643"/>
      <w:bookmarkStart w:id="220" w:name="_Toc363466400"/>
      <w:bookmarkStart w:id="221" w:name="_Toc363473113"/>
      <w:bookmarkStart w:id="222" w:name="_Ref367312321"/>
      <w:bookmarkStart w:id="223" w:name="_Ref381018733"/>
      <w:bookmarkStart w:id="224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proofErr w:type="spellEnd"/>
    </w:p>
    <w:p w14:paraId="5FBF6EE3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lastRenderedPageBreak/>
        <w:t>Para la identificación de las relaciones de composición, derivación, equivalencia y sucesión de debe utilizar los instrumentos construidos los cuales se muestran con mayor detalle a continuación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5" w:name="_Toc363466401"/>
      <w:bookmarkStart w:id="226" w:name="_Toc363473114"/>
      <w:r w:rsidRPr="002A755C">
        <w:rPr>
          <w:lang w:val="es-ES"/>
        </w:rPr>
        <w:t>Instrumento para la Identificación de Relaciones de Composición</w:t>
      </w:r>
      <w:bookmarkEnd w:id="225"/>
      <w:bookmarkEnd w:id="226"/>
    </w:p>
    <w:p w14:paraId="07AFB6CF" w14:textId="70FC39C4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Composición.- Describe que un producto (ECS) está compuesto por dos o más productos (ECS). Este tipo de relaciones se deben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experimentadores los usan como instrumentos de control para chequear que se crearon todos los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que componen un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específico para 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>.</w:t>
      </w:r>
    </w:p>
    <w:p w14:paraId="578C3E09" w14:textId="77777777" w:rsidR="0049205F" w:rsidRPr="005309CF" w:rsidRDefault="0049205F" w:rsidP="0049205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Banco Pichincha</w:t>
      </w:r>
    </w:p>
    <w:p w14:paraId="3A34CCF7" w14:textId="77777777" w:rsidR="0049205F" w:rsidRPr="005309CF" w:rsidRDefault="0049205F" w:rsidP="0049205F">
      <w:pPr>
        <w:spacing w:before="0" w:line="240" w:lineRule="auto"/>
        <w:jc w:val="center"/>
        <w:rPr>
          <w:lang w:val="es-ES" w:bidi="en-US"/>
        </w:rPr>
      </w:pPr>
      <w:r>
        <w:rPr>
          <w:lang w:val="es-ES" w:bidi="en-US"/>
        </w:rPr>
        <w:t>Departamento de desarrollo de software</w:t>
      </w:r>
    </w:p>
    <w:p w14:paraId="16A7F693" w14:textId="3ED067F1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  <w:t>Sistema control de Clima</w:t>
      </w:r>
    </w:p>
    <w:p w14:paraId="44AB2CE2" w14:textId="77777777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>
        <w:rPr>
          <w:lang w:val="es-ES" w:bidi="en-US"/>
        </w:rPr>
        <w:t>Proyecto</w:t>
      </w:r>
      <w:r w:rsidRPr="005309CF">
        <w:rPr>
          <w:lang w:val="es-ES" w:bidi="en-US"/>
        </w:rPr>
        <w:tab/>
        <w:t>:</w:t>
      </w:r>
      <w:r>
        <w:rPr>
          <w:lang w:val="es-ES" w:bidi="en-US"/>
        </w:rPr>
        <w:tab/>
        <w:t>Desarrolladores</w:t>
      </w:r>
    </w:p>
    <w:p w14:paraId="75E5BEE1" w14:textId="77777777" w:rsidR="0049205F" w:rsidRPr="005309CF" w:rsidRDefault="0049205F" w:rsidP="0049205F">
      <w:pPr>
        <w:pStyle w:val="Sinespaciado"/>
        <w:ind w:left="720" w:firstLine="720"/>
        <w:rPr>
          <w:lang w:val="es-ES" w:bidi="en-US"/>
        </w:rPr>
      </w:pPr>
      <w:r w:rsidRPr="005309CF">
        <w:rPr>
          <w:lang w:val="es-ES" w:bidi="en-US"/>
        </w:rPr>
        <w:t>Fecha</w:t>
      </w:r>
      <w:r>
        <w:rPr>
          <w:lang w:val="es-ES" w:bidi="en-US"/>
        </w:rPr>
        <w:tab/>
      </w:r>
      <w:r>
        <w:rPr>
          <w:lang w:val="es-ES" w:bidi="en-US"/>
        </w:rPr>
        <w:tab/>
      </w:r>
      <w:r>
        <w:rPr>
          <w:lang w:val="es-ES" w:bidi="en-US"/>
        </w:rPr>
        <w:tab/>
      </w:r>
      <w:r w:rsidRPr="005309CF">
        <w:rPr>
          <w:lang w:val="es-ES" w:bidi="en-US"/>
        </w:rPr>
        <w:t>:</w:t>
      </w:r>
      <w:r>
        <w:rPr>
          <w:lang w:val="es-ES" w:bidi="en-US"/>
        </w:rPr>
        <w:tab/>
        <w:t>Enero 27, 2020</w:t>
      </w:r>
      <w:r w:rsidRPr="005309CF">
        <w:rPr>
          <w:lang w:val="es-ES" w:bidi="en-US"/>
        </w:rPr>
        <w:t xml:space="preserve">                          </w:t>
      </w:r>
    </w:p>
    <w:p w14:paraId="09D8A358" w14:textId="77777777" w:rsidR="0049205F" w:rsidRPr="005309CF" w:rsidRDefault="0049205F" w:rsidP="0049205F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:</w:t>
      </w:r>
      <w:r>
        <w:rPr>
          <w:lang w:val="es-ES" w:bidi="en-US"/>
        </w:rPr>
        <w:t xml:space="preserve"> 20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49205F" w:rsidRPr="005309CF" w14:paraId="7C48AF74" w14:textId="77777777" w:rsidTr="00951BB3">
        <w:tc>
          <w:tcPr>
            <w:tcW w:w="1381" w:type="pct"/>
            <w:shd w:val="clear" w:color="auto" w:fill="FFFFFF" w:themeFill="background1"/>
          </w:tcPr>
          <w:p w14:paraId="56FF2622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1566C4EA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29D0154" w14:textId="77777777" w:rsidR="0049205F" w:rsidRPr="00755C7E" w:rsidRDefault="0049205F" w:rsidP="00951BB3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49205F" w:rsidRPr="005309CF" w14:paraId="71064979" w14:textId="77777777" w:rsidTr="00951BB3">
        <w:tc>
          <w:tcPr>
            <w:tcW w:w="1381" w:type="pct"/>
          </w:tcPr>
          <w:p w14:paraId="0B800156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Sistema integrado</w:t>
            </w:r>
          </w:p>
        </w:tc>
        <w:tc>
          <w:tcPr>
            <w:tcW w:w="2472" w:type="pct"/>
          </w:tcPr>
          <w:p w14:paraId="48BFEE06" w14:textId="63211910" w:rsidR="0049205F" w:rsidRDefault="005C1AB6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Historia de Usuarios</w:t>
            </w:r>
          </w:p>
          <w:p w14:paraId="061B3559" w14:textId="21F67440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 xml:space="preserve">Diagrama de </w:t>
            </w:r>
            <w:r w:rsidR="005C1AB6">
              <w:rPr>
                <w:lang w:bidi="en-US"/>
              </w:rPr>
              <w:t>Clases</w:t>
            </w:r>
          </w:p>
          <w:p w14:paraId="5CDA50A7" w14:textId="7890F80E" w:rsidR="0049205F" w:rsidRDefault="0049205F" w:rsidP="00951BB3">
            <w:pPr>
              <w:pStyle w:val="Sinespaciado"/>
              <w:rPr>
                <w:lang w:bidi="en-US"/>
              </w:rPr>
            </w:pPr>
            <w:proofErr w:type="spellStart"/>
            <w:r>
              <w:rPr>
                <w:lang w:bidi="en-US"/>
              </w:rPr>
              <w:t>Pseudocodi</w:t>
            </w:r>
            <w:r w:rsidR="005C1AB6">
              <w:rPr>
                <w:lang w:bidi="en-US"/>
              </w:rPr>
              <w:t>go</w:t>
            </w:r>
            <w:proofErr w:type="spellEnd"/>
          </w:p>
          <w:p w14:paraId="3E54EEC9" w14:textId="77777777" w:rsidR="0049205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Base de datos del sistema</w:t>
            </w:r>
          </w:p>
          <w:p w14:paraId="5B595FDF" w14:textId="77777777" w:rsidR="0049205F" w:rsidRPr="005C1AB6" w:rsidRDefault="0049205F" w:rsidP="00951BB3">
            <w:pPr>
              <w:pStyle w:val="Sinespaciado"/>
              <w:rPr>
                <w:u w:val="single"/>
                <w:lang w:bidi="en-US"/>
              </w:rPr>
            </w:pPr>
            <w:r>
              <w:rPr>
                <w:lang w:bidi="en-US"/>
              </w:rPr>
              <w:t>Interfaces gráficas del usuario</w:t>
            </w:r>
            <w:bookmarkStart w:id="227" w:name="_GoBack"/>
            <w:bookmarkEnd w:id="227"/>
          </w:p>
        </w:tc>
        <w:tc>
          <w:tcPr>
            <w:tcW w:w="1147" w:type="pct"/>
          </w:tcPr>
          <w:p w14:paraId="0EBFD976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Código</w:t>
            </w:r>
          </w:p>
        </w:tc>
      </w:tr>
      <w:tr w:rsidR="0049205F" w:rsidRPr="005309CF" w14:paraId="01B77CFE" w14:textId="77777777" w:rsidTr="00951BB3">
        <w:tc>
          <w:tcPr>
            <w:tcW w:w="1381" w:type="pct"/>
          </w:tcPr>
          <w:p w14:paraId="193D9D59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6BCA1281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4234E163" w14:textId="77777777" w:rsidR="0049205F" w:rsidRPr="005309CF" w:rsidRDefault="0049205F" w:rsidP="00951BB3">
            <w:pPr>
              <w:pStyle w:val="Sinespaciado"/>
              <w:rPr>
                <w:lang w:bidi="en-US"/>
              </w:rPr>
            </w:pPr>
          </w:p>
        </w:tc>
      </w:tr>
    </w:tbl>
    <w:p w14:paraId="7742D092" w14:textId="77777777" w:rsidR="0049205F" w:rsidRPr="005309CF" w:rsidRDefault="0049205F" w:rsidP="0049205F">
      <w:pPr>
        <w:rPr>
          <w:lang w:val="es-ES" w:bidi="en-US"/>
        </w:rPr>
      </w:pPr>
    </w:p>
    <w:p w14:paraId="1123B7F5" w14:textId="77777777" w:rsidR="0049205F" w:rsidRDefault="0049205F" w:rsidP="003D4CA1">
      <w:pPr>
        <w:rPr>
          <w:lang w:val="es-ES" w:bidi="en-US"/>
        </w:rPr>
      </w:pPr>
    </w:p>
    <w:p w14:paraId="07A29E5D" w14:textId="77777777" w:rsidR="0049205F" w:rsidRDefault="0049205F" w:rsidP="003D4CA1">
      <w:pPr>
        <w:rPr>
          <w:lang w:val="es-ES" w:bidi="en-US"/>
        </w:rPr>
      </w:pPr>
    </w:p>
    <w:p w14:paraId="04A20AFD" w14:textId="77777777" w:rsidR="0049205F" w:rsidRPr="005309CF" w:rsidRDefault="0049205F" w:rsidP="003D4CA1"/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8" w:name="_Toc363466402"/>
      <w:bookmarkStart w:id="229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8"/>
      <w:bookmarkEnd w:id="229"/>
    </w:p>
    <w:p w14:paraId="3E1FE609" w14:textId="0320B0D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derivación.- Describe la relación de que un producto (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>) se ha originado a partir de otro producto (ECS). Este tipo de relación se debe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</w:t>
      </w:r>
      <w:r w:rsidR="00363F61">
        <w:rPr>
          <w:lang w:val="es-ES" w:bidi="en-US"/>
        </w:rPr>
        <w:t xml:space="preserve">miembros que gestionan el proyecto </w:t>
      </w:r>
      <w:r w:rsidRPr="005309CF">
        <w:rPr>
          <w:lang w:val="es-ES" w:bidi="en-US"/>
        </w:rPr>
        <w:t xml:space="preserve"> los usan como instrumentos de control para chequear que los distintos E</w:t>
      </w:r>
      <w:r w:rsidR="00363F61">
        <w:rPr>
          <w:lang w:val="es-ES" w:bidi="en-US"/>
        </w:rPr>
        <w:t>CS</w:t>
      </w:r>
      <w:r w:rsidRPr="005309CF">
        <w:rPr>
          <w:lang w:val="es-ES" w:bidi="en-US"/>
        </w:rPr>
        <w:t xml:space="preserve"> </w:t>
      </w:r>
      <w:r w:rsidR="00363F61">
        <w:rPr>
          <w:lang w:val="es-ES" w:bidi="en-US"/>
        </w:rPr>
        <w:t>del proyecto</w:t>
      </w:r>
      <w:r w:rsidRPr="005309CF">
        <w:rPr>
          <w:lang w:val="es-ES" w:bidi="en-US"/>
        </w:rPr>
        <w:t xml:space="preserve"> corresponden a su 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 originador.</w:t>
      </w:r>
    </w:p>
    <w:p w14:paraId="76B3D737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6C5448C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7878AE11" w14:textId="638408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8BAAFCC" w14:textId="499A82E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CF6F50F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69241305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4350AA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089F79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30" w:name="_Toc363466403"/>
      <w:bookmarkStart w:id="231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30"/>
      <w:bookmarkEnd w:id="231"/>
    </w:p>
    <w:p w14:paraId="6C2294A0" w14:textId="1851180D" w:rsidR="003D4CA1" w:rsidRPr="005309CF" w:rsidRDefault="003D4CA1" w:rsidP="003D4CA1">
      <w:pPr>
        <w:rPr>
          <w:lang w:bidi="en-US"/>
        </w:rPr>
      </w:pPr>
      <w:r w:rsidRPr="005309CF">
        <w:rPr>
          <w:lang w:val="es-ES" w:bidi="en-US"/>
        </w:rPr>
        <w:lastRenderedPageBreak/>
        <w:t>Relación de equivalencia.- Esta relación permite identificar los diferentes tipos de un producto (</w:t>
      </w:r>
      <w:r w:rsidR="00363F61">
        <w:rPr>
          <w:lang w:val="es-ES" w:bidi="en-US"/>
        </w:rPr>
        <w:t>ECS</w:t>
      </w:r>
      <w:r w:rsidRPr="005309CF">
        <w:rPr>
          <w:lang w:val="es-ES" w:bidi="en-US"/>
        </w:rPr>
        <w:t xml:space="preserve">)  almacenados en repositorios físicos o digitales, pero todos corresponden a una misma versión del producto. </w:t>
      </w:r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2" w:name="_Toc320110305"/>
      <w:bookmarkStart w:id="233" w:name="_Toc347402932"/>
      <w:bookmarkStart w:id="234" w:name="_Toc353139609"/>
      <w:bookmarkStart w:id="235" w:name="_Toc353217736"/>
      <w:bookmarkStart w:id="236" w:name="_Toc353218507"/>
      <w:bookmarkStart w:id="237" w:name="_Toc353218618"/>
      <w:bookmarkStart w:id="238" w:name="_Toc353220175"/>
      <w:bookmarkStart w:id="239" w:name="_Toc353220427"/>
      <w:bookmarkStart w:id="240" w:name="_Toc353359631"/>
      <w:bookmarkStart w:id="241" w:name="_Toc357799082"/>
      <w:bookmarkStart w:id="242" w:name="_Toc357799260"/>
      <w:bookmarkStart w:id="243" w:name="_Toc357859644"/>
      <w:bookmarkStart w:id="244" w:name="_Toc363466404"/>
      <w:bookmarkStart w:id="245" w:name="_Toc363473117"/>
      <w:bookmarkStart w:id="246" w:name="_Ref367312624"/>
      <w:bookmarkStart w:id="247" w:name="_Ref381018658"/>
      <w:bookmarkStart w:id="248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EEC  se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2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9" w:name="_Toc347402933"/>
      <w:bookmarkStart w:id="250" w:name="_Toc353139610"/>
      <w:bookmarkStart w:id="251" w:name="_Ref353206293"/>
      <w:bookmarkStart w:id="252" w:name="_Ref353206299"/>
      <w:bookmarkStart w:id="253" w:name="_Toc353217737"/>
      <w:bookmarkStart w:id="254" w:name="_Toc353218508"/>
      <w:bookmarkStart w:id="255" w:name="_Toc353218619"/>
      <w:bookmarkStart w:id="256" w:name="_Toc353220176"/>
      <w:bookmarkStart w:id="257" w:name="_Toc353220428"/>
      <w:bookmarkStart w:id="258" w:name="_Ref353224972"/>
      <w:bookmarkStart w:id="259" w:name="_Toc353359632"/>
      <w:bookmarkStart w:id="260" w:name="_Toc357799083"/>
      <w:bookmarkStart w:id="261" w:name="_Toc357799261"/>
      <w:bookmarkStart w:id="262" w:name="_Toc357859645"/>
      <w:bookmarkStart w:id="263" w:name="_Ref363331981"/>
      <w:bookmarkStart w:id="264" w:name="_Toc363466405"/>
      <w:bookmarkStart w:id="265" w:name="_Toc363473118"/>
      <w:bookmarkStart w:id="266" w:name="_Ref367311440"/>
      <w:bookmarkStart w:id="267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8" w:name="_Toc363466406"/>
      <w:bookmarkStart w:id="269" w:name="_Toc363473119"/>
      <w:proofErr w:type="spellStart"/>
      <w:r w:rsidRPr="005309CF">
        <w:t>Instrumento</w:t>
      </w:r>
      <w:proofErr w:type="spellEnd"/>
      <w:r w:rsidRPr="005309CF">
        <w:t xml:space="preserve"> </w:t>
      </w:r>
      <w:r w:rsidRPr="00755C7E">
        <w:t>para</w:t>
      </w:r>
      <w:r w:rsidRPr="005309CF">
        <w:t xml:space="preserve"> </w:t>
      </w:r>
      <w:proofErr w:type="spellStart"/>
      <w:r w:rsidRPr="005309CF">
        <w:t>Líneas</w:t>
      </w:r>
      <w:proofErr w:type="spellEnd"/>
      <w:r w:rsidRPr="005309CF">
        <w:t xml:space="preserve"> Base</w:t>
      </w:r>
      <w:bookmarkEnd w:id="268"/>
      <w:bookmarkEnd w:id="269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70" w:name="_Toc320110309"/>
      <w:bookmarkStart w:id="271" w:name="_Toc353139614"/>
      <w:bookmarkStart w:id="272" w:name="_Toc353217741"/>
      <w:bookmarkStart w:id="273" w:name="_Toc353218512"/>
      <w:bookmarkStart w:id="274" w:name="_Toc353218623"/>
      <w:bookmarkStart w:id="275" w:name="_Toc353220180"/>
      <w:bookmarkStart w:id="276" w:name="_Toc353220432"/>
      <w:bookmarkStart w:id="277" w:name="_Toc353359636"/>
      <w:bookmarkStart w:id="278" w:name="_Toc357799265"/>
      <w:bookmarkStart w:id="279" w:name="_Toc357859649"/>
      <w:bookmarkStart w:id="280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1" w:name="_Toc320110310"/>
      <w:bookmarkStart w:id="282" w:name="_Toc353139615"/>
      <w:bookmarkStart w:id="283" w:name="_Toc353217742"/>
      <w:bookmarkStart w:id="284" w:name="_Toc353218513"/>
      <w:bookmarkStart w:id="285" w:name="_Toc353218624"/>
      <w:bookmarkStart w:id="286" w:name="_Toc353220181"/>
      <w:bookmarkStart w:id="287" w:name="_Toc353220433"/>
      <w:bookmarkStart w:id="288" w:name="_Toc353359637"/>
      <w:bookmarkStart w:id="289" w:name="_Toc357799266"/>
      <w:bookmarkStart w:id="290" w:name="_Toc357859650"/>
      <w:bookmarkStart w:id="291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lastRenderedPageBreak/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proofErr w:type="spellStart"/>
            <w:r w:rsidRPr="00755C7E">
              <w:rPr>
                <w:b/>
              </w:rPr>
              <w:t>dd</w:t>
            </w:r>
            <w:proofErr w:type="spellEnd"/>
            <w:r w:rsidRPr="00755C7E">
              <w:rPr>
                <w:b/>
              </w:rPr>
              <w:t>/mm/</w:t>
            </w:r>
            <w:proofErr w:type="spellStart"/>
            <w:r w:rsidRPr="00755C7E">
              <w:rPr>
                <w:b/>
              </w:rPr>
              <w:t>aaaa</w:t>
            </w:r>
            <w:proofErr w:type="spellEnd"/>
            <w:r w:rsidRPr="00755C7E">
              <w:rPr>
                <w:b/>
              </w:rPr>
              <w:t xml:space="preserve">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>
    <w:nsid w:val="09203FA4"/>
    <w:multiLevelType w:val="hybridMultilevel"/>
    <w:tmpl w:val="8F02A5EA"/>
    <w:lvl w:ilvl="0" w:tplc="965E031E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F81CFB1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1818BCC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0E824E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884F3B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0812FC9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6CAB7D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A3A0B7B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132077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3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5">
    <w:nsid w:val="2CA97BF3"/>
    <w:multiLevelType w:val="hybridMultilevel"/>
    <w:tmpl w:val="BCE04F90"/>
    <w:lvl w:ilvl="0" w:tplc="C2F6FA4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D0B2F7E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DDF4866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97CA93A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46EC1F8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B6CC34C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0F56D782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4B84560C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5B18086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6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8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9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2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>
    <w:nsid w:val="79EB7AA6"/>
    <w:multiLevelType w:val="hybridMultilevel"/>
    <w:tmpl w:val="F8B86118"/>
    <w:lvl w:ilvl="0" w:tplc="4B64CC1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42FE9320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AF284710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857A364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478A06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1B50144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6BC6FB1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226C5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C8A2711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4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4"/>
  </w:num>
  <w:num w:numId="2">
    <w:abstractNumId w:val="8"/>
  </w:num>
  <w:num w:numId="3">
    <w:abstractNumId w:val="4"/>
  </w:num>
  <w:num w:numId="4">
    <w:abstractNumId w:val="9"/>
  </w:num>
  <w:num w:numId="5">
    <w:abstractNumId w:val="7"/>
  </w:num>
  <w:num w:numId="6">
    <w:abstractNumId w:val="12"/>
  </w:num>
  <w:num w:numId="7">
    <w:abstractNumId w:val="12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3"/>
  </w:num>
  <w:num w:numId="9">
    <w:abstractNumId w:val="6"/>
  </w:num>
  <w:num w:numId="10">
    <w:abstractNumId w:val="10"/>
  </w:num>
  <w:num w:numId="11">
    <w:abstractNumId w:val="0"/>
  </w:num>
  <w:num w:numId="12">
    <w:abstractNumId w:val="11"/>
  </w:num>
  <w:num w:numId="13">
    <w:abstractNumId w:val="1"/>
  </w:num>
  <w:num w:numId="14">
    <w:abstractNumId w:val="5"/>
  </w:num>
  <w:num w:numId="15">
    <w:abstractNumId w:val="13"/>
  </w:num>
  <w:num w:numId="16">
    <w:abstractNumId w:val="2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4CA1"/>
    <w:rsid w:val="00017F78"/>
    <w:rsid w:val="000F2F76"/>
    <w:rsid w:val="000F6AE7"/>
    <w:rsid w:val="00113B9E"/>
    <w:rsid w:val="00274C70"/>
    <w:rsid w:val="0027620D"/>
    <w:rsid w:val="00363F61"/>
    <w:rsid w:val="00391000"/>
    <w:rsid w:val="003B3D82"/>
    <w:rsid w:val="003D4CA1"/>
    <w:rsid w:val="0049205F"/>
    <w:rsid w:val="004F2D2F"/>
    <w:rsid w:val="005C1AB6"/>
    <w:rsid w:val="00615EEB"/>
    <w:rsid w:val="00673762"/>
    <w:rsid w:val="007141D9"/>
    <w:rsid w:val="007161DF"/>
    <w:rsid w:val="007C3F50"/>
    <w:rsid w:val="00807E7E"/>
    <w:rsid w:val="009C650B"/>
    <w:rsid w:val="009D009F"/>
    <w:rsid w:val="00A437BD"/>
    <w:rsid w:val="00AF48B7"/>
    <w:rsid w:val="00B900C6"/>
    <w:rsid w:val="00BD5494"/>
    <w:rsid w:val="00C27E46"/>
    <w:rsid w:val="00E66C53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de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Puesto">
    <w:name w:val="Title"/>
    <w:basedOn w:val="Normal"/>
    <w:link w:val="Puest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PuestoCar">
    <w:name w:val="Puesto Car"/>
    <w:basedOn w:val="Fuentedeprrafopredeter"/>
    <w:link w:val="Puest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Ind w:w="0" w:type="dxa"/>
      <w:tblBorders>
        <w:insideV w:val="single" w:sz="4" w:space="0" w:color="8EAADB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Puest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S</a:t>
          </a:r>
        </a:p>
        <a:p>
          <a:pPr algn="ctr"/>
          <a:r>
            <a:rPr lang="es-ES" sz="1100"/>
            <a:t>[Nombre]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BibliotecarioNombre]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  <a:p>
          <a:pPr algn="ctr"/>
          <a:r>
            <a:rPr lang="es-ES" sz="1100"/>
            <a:t>[Nombres]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EC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EC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EC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EC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EC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EC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99EE1DCD-FD66-4C96-B209-3873A119350B}" type="presOf" srcId="{0401A618-03DD-44FD-B0A5-6FA6EA1B21F2}" destId="{A80B60A7-EDE0-4C1A-9694-D10B6AA0D836}" srcOrd="1" destOrd="0" presId="urn:microsoft.com/office/officeart/2005/8/layout/orgChart1"/>
    <dgm:cxn modelId="{33A3DE22-0D18-44E2-A457-57D666D315B6}" type="presOf" srcId="{3357D037-5B3A-4819-B2D2-66BE9C69FDC4}" destId="{47AF2236-5460-49E6-A816-0824283DD0FA}" srcOrd="1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ABC2430E-5010-41FD-927C-2C65051D3C7A}" type="presOf" srcId="{0401A618-03DD-44FD-B0A5-6FA6EA1B21F2}" destId="{0BEC107A-AC9C-413F-84F2-AD91075BEC24}" srcOrd="0" destOrd="0" presId="urn:microsoft.com/office/officeart/2005/8/layout/orgChart1"/>
    <dgm:cxn modelId="{205F395F-5F02-43BE-9CBE-AAE1C60F3873}" type="presOf" srcId="{46010599-3663-4226-B38C-8C25888397E4}" destId="{DE1EF760-9640-44E7-B14B-76F399A60B0F}" srcOrd="0" destOrd="0" presId="urn:microsoft.com/office/officeart/2005/8/layout/orgChart1"/>
    <dgm:cxn modelId="{477B2BE1-3F91-4B39-8F8B-64B2B4F8C44C}" type="presOf" srcId="{442E76F5-534D-4BBB-B53E-E5DBB85EE10A}" destId="{AA8CBB8E-0EEA-41BB-B305-8DCF83F0AACB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18905316-B7E6-46EF-BA9C-31ADE566A967}" type="presOf" srcId="{3357D037-5B3A-4819-B2D2-66BE9C69FDC4}" destId="{05B0B749-2E01-4BB4-8167-21795EB25B2A}" srcOrd="0" destOrd="0" presId="urn:microsoft.com/office/officeart/2005/8/layout/orgChart1"/>
    <dgm:cxn modelId="{DF5770E4-1492-4C4B-949B-C5877AA2F3B9}" type="presOf" srcId="{F6C3209B-E866-435D-8F1E-D4057C3684CF}" destId="{E65C2184-ECF5-48EB-AD07-E49DCC25179E}" srcOrd="1" destOrd="0" presId="urn:microsoft.com/office/officeart/2005/8/layout/orgChart1"/>
    <dgm:cxn modelId="{3B4738A2-A8B4-44FC-BD91-86796E93ACE2}" type="presOf" srcId="{9AC22AC8-5107-4647-93C6-5CA53AEBBFB7}" destId="{60C81D6A-0B7F-4327-8616-56B143F56606}" srcOrd="0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8DDEA80B-4913-4311-B228-40E67519CE70}" type="presOf" srcId="{F6C3209B-E866-435D-8F1E-D4057C3684CF}" destId="{29ACD7CE-C6A4-4774-BDE3-FE939A3B995C}" srcOrd="0" destOrd="0" presId="urn:microsoft.com/office/officeart/2005/8/layout/orgChart1"/>
    <dgm:cxn modelId="{0EF42C28-EFB9-4BE9-A408-5BB85BCA8A1D}" type="presParOf" srcId="{60C81D6A-0B7F-4327-8616-56B143F56606}" destId="{338500A0-0D83-4ECA-BF0E-F1ACD8FCED06}" srcOrd="0" destOrd="0" presId="urn:microsoft.com/office/officeart/2005/8/layout/orgChart1"/>
    <dgm:cxn modelId="{38F21157-9ECA-40E9-B3ED-3C21DD0AAEFE}" type="presParOf" srcId="{338500A0-0D83-4ECA-BF0E-F1ACD8FCED06}" destId="{9AC2E348-6210-4216-9915-60DA5F35B6E7}" srcOrd="0" destOrd="0" presId="urn:microsoft.com/office/officeart/2005/8/layout/orgChart1"/>
    <dgm:cxn modelId="{5C243D6B-8726-4715-9D81-15B4A5DE3336}" type="presParOf" srcId="{9AC2E348-6210-4216-9915-60DA5F35B6E7}" destId="{0BEC107A-AC9C-413F-84F2-AD91075BEC24}" srcOrd="0" destOrd="0" presId="urn:microsoft.com/office/officeart/2005/8/layout/orgChart1"/>
    <dgm:cxn modelId="{0782C685-8DD9-4021-AE88-536E43A0B607}" type="presParOf" srcId="{9AC2E348-6210-4216-9915-60DA5F35B6E7}" destId="{A80B60A7-EDE0-4C1A-9694-D10B6AA0D836}" srcOrd="1" destOrd="0" presId="urn:microsoft.com/office/officeart/2005/8/layout/orgChart1"/>
    <dgm:cxn modelId="{99E5498D-F5AC-48F5-8C94-EE04BBB4FE63}" type="presParOf" srcId="{338500A0-0D83-4ECA-BF0E-F1ACD8FCED06}" destId="{AF0270E8-693D-4842-9011-349CD19D5A7D}" srcOrd="1" destOrd="0" presId="urn:microsoft.com/office/officeart/2005/8/layout/orgChart1"/>
    <dgm:cxn modelId="{736285B3-3926-4107-997D-DFB82C49CEEF}" type="presParOf" srcId="{AF0270E8-693D-4842-9011-349CD19D5A7D}" destId="{AA8CBB8E-0EEA-41BB-B305-8DCF83F0AACB}" srcOrd="0" destOrd="0" presId="urn:microsoft.com/office/officeart/2005/8/layout/orgChart1"/>
    <dgm:cxn modelId="{DE411EBB-5E17-49EA-AECB-13E387722393}" type="presParOf" srcId="{AF0270E8-693D-4842-9011-349CD19D5A7D}" destId="{A2716621-5277-4641-8B21-EC8F3265E442}" srcOrd="1" destOrd="0" presId="urn:microsoft.com/office/officeart/2005/8/layout/orgChart1"/>
    <dgm:cxn modelId="{21764E03-E5F0-48C7-BD4A-1BCE9F6DDDDF}" type="presParOf" srcId="{A2716621-5277-4641-8B21-EC8F3265E442}" destId="{12C6D59F-5469-4D32-8105-6A214009CA4D}" srcOrd="0" destOrd="0" presId="urn:microsoft.com/office/officeart/2005/8/layout/orgChart1"/>
    <dgm:cxn modelId="{BC7D7956-7BE4-4908-B130-DFB23D7B289E}" type="presParOf" srcId="{12C6D59F-5469-4D32-8105-6A214009CA4D}" destId="{05B0B749-2E01-4BB4-8167-21795EB25B2A}" srcOrd="0" destOrd="0" presId="urn:microsoft.com/office/officeart/2005/8/layout/orgChart1"/>
    <dgm:cxn modelId="{5306FF2F-0E64-4ED3-A0B6-E33B6DEAFC29}" type="presParOf" srcId="{12C6D59F-5469-4D32-8105-6A214009CA4D}" destId="{47AF2236-5460-49E6-A816-0824283DD0FA}" srcOrd="1" destOrd="0" presId="urn:microsoft.com/office/officeart/2005/8/layout/orgChart1"/>
    <dgm:cxn modelId="{096CB0D8-67BC-47E3-BEED-9CAFED056842}" type="presParOf" srcId="{A2716621-5277-4641-8B21-EC8F3265E442}" destId="{4BBF02E7-AD48-4371-80F7-49638A4BBFD9}" srcOrd="1" destOrd="0" presId="urn:microsoft.com/office/officeart/2005/8/layout/orgChart1"/>
    <dgm:cxn modelId="{E8C2EEB6-9179-4FB0-81CE-9C5A723D0D1E}" type="presParOf" srcId="{A2716621-5277-4641-8B21-EC8F3265E442}" destId="{2451EB52-63A1-454F-8626-B915E3652DFB}" srcOrd="2" destOrd="0" presId="urn:microsoft.com/office/officeart/2005/8/layout/orgChart1"/>
    <dgm:cxn modelId="{4607CC4A-6540-4EBA-A402-4F085192294A}" type="presParOf" srcId="{AF0270E8-693D-4842-9011-349CD19D5A7D}" destId="{DE1EF760-9640-44E7-B14B-76F399A60B0F}" srcOrd="2" destOrd="0" presId="urn:microsoft.com/office/officeart/2005/8/layout/orgChart1"/>
    <dgm:cxn modelId="{ABB30C62-E2DA-4799-AE24-8874285DBDE1}" type="presParOf" srcId="{AF0270E8-693D-4842-9011-349CD19D5A7D}" destId="{C1CCC185-51DE-4BD8-AD5B-8D8B2A6777FA}" srcOrd="3" destOrd="0" presId="urn:microsoft.com/office/officeart/2005/8/layout/orgChart1"/>
    <dgm:cxn modelId="{B57F2709-7076-4885-840A-060B64FA95BC}" type="presParOf" srcId="{C1CCC185-51DE-4BD8-AD5B-8D8B2A6777FA}" destId="{92747D62-C048-47D7-A971-32D465455623}" srcOrd="0" destOrd="0" presId="urn:microsoft.com/office/officeart/2005/8/layout/orgChart1"/>
    <dgm:cxn modelId="{05E16094-F796-4B94-80E3-BA9F534DA673}" type="presParOf" srcId="{92747D62-C048-47D7-A971-32D465455623}" destId="{29ACD7CE-C6A4-4774-BDE3-FE939A3B995C}" srcOrd="0" destOrd="0" presId="urn:microsoft.com/office/officeart/2005/8/layout/orgChart1"/>
    <dgm:cxn modelId="{9CB422E8-63F1-4B1E-8E67-5EB5255A8B71}" type="presParOf" srcId="{92747D62-C048-47D7-A971-32D465455623}" destId="{E65C2184-ECF5-48EB-AD07-E49DCC25179E}" srcOrd="1" destOrd="0" presId="urn:microsoft.com/office/officeart/2005/8/layout/orgChart1"/>
    <dgm:cxn modelId="{99080334-47EA-4BD8-91E9-76CBAF1F4884}" type="presParOf" srcId="{C1CCC185-51DE-4BD8-AD5B-8D8B2A6777FA}" destId="{CD31933D-B0DD-4491-B13F-2C01C3178163}" srcOrd="1" destOrd="0" presId="urn:microsoft.com/office/officeart/2005/8/layout/orgChart1"/>
    <dgm:cxn modelId="{3B44BEE1-DC00-4ED3-8D01-5E795D7C7906}" type="presParOf" srcId="{C1CCC185-51DE-4BD8-AD5B-8D8B2A6777FA}" destId="{075CABA6-BF06-411B-B7D8-3A73F5F6C300}" srcOrd="2" destOrd="0" presId="urn:microsoft.com/office/officeart/2005/8/layout/orgChart1"/>
    <dgm:cxn modelId="{177EBFF6-0EB5-4B28-AE85-EE4EA5CE2D43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OYECTO 1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EC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  <dgm:t>
        <a:bodyPr/>
        <a:lstStyle/>
        <a:p>
          <a:endParaRPr lang="es-EC"/>
        </a:p>
      </dgm:t>
    </dgm:pt>
    <dgm:pt modelId="{4C48CB05-710F-4E55-9440-100A54C6EE09}" type="pres">
      <dgm:prSet presAssocID="{4A56F201-81A5-40D2-BCFD-FDEB1EE1DDFD}" presName="connTx" presStyleLbl="parChTrans1D2" presStyleIdx="0" presStyleCnt="1"/>
      <dgm:spPr/>
      <dgm:t>
        <a:bodyPr/>
        <a:lstStyle/>
        <a:p>
          <a:endParaRPr lang="es-EC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  <dgm:t>
        <a:bodyPr/>
        <a:lstStyle/>
        <a:p>
          <a:endParaRPr lang="es-EC"/>
        </a:p>
      </dgm:t>
    </dgm:pt>
    <dgm:pt modelId="{1158D777-AB5C-47E1-A172-EA119C809E86}" type="pres">
      <dgm:prSet presAssocID="{1453B3D9-3551-42D3-9EA4-CE09A03887B3}" presName="connTx" presStyleLbl="parChTrans1D3" presStyleIdx="0" presStyleCnt="3"/>
      <dgm:spPr/>
      <dgm:t>
        <a:bodyPr/>
        <a:lstStyle/>
        <a:p>
          <a:endParaRPr lang="es-EC"/>
        </a:p>
      </dgm:t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  <dgm:t>
        <a:bodyPr/>
        <a:lstStyle/>
        <a:p>
          <a:endParaRPr lang="es-EC"/>
        </a:p>
      </dgm:t>
    </dgm:pt>
    <dgm:pt modelId="{A943B8AF-69CA-4FB0-8B15-9EDF89AB42E4}" type="pres">
      <dgm:prSet presAssocID="{BB89522F-1260-41F0-A4BE-B73FC8B67951}" presName="connTx" presStyleLbl="parChTrans1D4" presStyleIdx="0" presStyleCnt="5"/>
      <dgm:spPr/>
      <dgm:t>
        <a:bodyPr/>
        <a:lstStyle/>
        <a:p>
          <a:endParaRPr lang="es-EC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  <dgm:t>
        <a:bodyPr/>
        <a:lstStyle/>
        <a:p>
          <a:endParaRPr lang="es-EC"/>
        </a:p>
      </dgm:t>
    </dgm:pt>
    <dgm:pt modelId="{23232F91-25D7-4783-9108-C15D0CC43F14}" type="pres">
      <dgm:prSet presAssocID="{6BE46504-C6AE-4179-AC77-7AF2E407101A}" presName="connTx" presStyleLbl="parChTrans1D4" presStyleIdx="1" presStyleCnt="5"/>
      <dgm:spPr/>
      <dgm:t>
        <a:bodyPr/>
        <a:lstStyle/>
        <a:p>
          <a:endParaRPr lang="es-EC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  <dgm:t>
        <a:bodyPr/>
        <a:lstStyle/>
        <a:p>
          <a:endParaRPr lang="es-EC"/>
        </a:p>
      </dgm:t>
    </dgm:pt>
    <dgm:pt modelId="{23352CF3-5594-442C-8C5E-901B614E5E2A}" type="pres">
      <dgm:prSet presAssocID="{D7C4AA9A-6F83-4205-A287-C8AF0EC43F8B}" presName="connTx" presStyleLbl="parChTrans1D4" presStyleIdx="2" presStyleCnt="5"/>
      <dgm:spPr/>
      <dgm:t>
        <a:bodyPr/>
        <a:lstStyle/>
        <a:p>
          <a:endParaRPr lang="es-EC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  <dgm:t>
        <a:bodyPr/>
        <a:lstStyle/>
        <a:p>
          <a:endParaRPr lang="es-EC"/>
        </a:p>
      </dgm:t>
    </dgm:pt>
    <dgm:pt modelId="{C43B149C-5BBB-4839-A818-4A23393FF687}" type="pres">
      <dgm:prSet presAssocID="{9F618BC1-970F-4157-941C-F86AB1FAE6E3}" presName="connTx" presStyleLbl="parChTrans1D4" presStyleIdx="3" presStyleCnt="5"/>
      <dgm:spPr/>
      <dgm:t>
        <a:bodyPr/>
        <a:lstStyle/>
        <a:p>
          <a:endParaRPr lang="es-EC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  <dgm:t>
        <a:bodyPr/>
        <a:lstStyle/>
        <a:p>
          <a:endParaRPr lang="es-EC"/>
        </a:p>
      </dgm:t>
    </dgm:pt>
    <dgm:pt modelId="{C016FD8C-8D9C-4A25-BB8A-F022690F1E4E}" type="pres">
      <dgm:prSet presAssocID="{CB6241AB-A903-4483-BCC0-FF9D12CD0957}" presName="connTx" presStyleLbl="parChTrans1D4" presStyleIdx="4" presStyleCnt="5"/>
      <dgm:spPr/>
      <dgm:t>
        <a:bodyPr/>
        <a:lstStyle/>
        <a:p>
          <a:endParaRPr lang="es-EC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  <dgm:t>
        <a:bodyPr/>
        <a:lstStyle/>
        <a:p>
          <a:endParaRPr lang="es-EC"/>
        </a:p>
      </dgm:t>
    </dgm:pt>
    <dgm:pt modelId="{2366EC24-982C-4DD0-8F1C-E30943AF5B37}" type="pres">
      <dgm:prSet presAssocID="{632AA0DD-8353-4F11-BDFB-175B6927504F}" presName="connTx" presStyleLbl="parChTrans1D3" presStyleIdx="1" presStyleCnt="3"/>
      <dgm:spPr/>
      <dgm:t>
        <a:bodyPr/>
        <a:lstStyle/>
        <a:p>
          <a:endParaRPr lang="es-EC"/>
        </a:p>
      </dgm:t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  <dgm:t>
        <a:bodyPr/>
        <a:lstStyle/>
        <a:p>
          <a:endParaRPr lang="es-EC"/>
        </a:p>
      </dgm:t>
    </dgm:pt>
    <dgm:pt modelId="{91695836-E275-466C-A3DD-FF71EF4A84C4}" type="pres">
      <dgm:prSet presAssocID="{F2F9455E-1036-48F6-A6A2-29EC169F2063}" presName="connTx" presStyleLbl="parChTrans1D3" presStyleIdx="2" presStyleCnt="3"/>
      <dgm:spPr/>
      <dgm:t>
        <a:bodyPr/>
        <a:lstStyle/>
        <a:p>
          <a:endParaRPr lang="es-EC"/>
        </a:p>
      </dgm:t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  <dgm:t>
        <a:bodyPr/>
        <a:lstStyle/>
        <a:p>
          <a:endParaRPr lang="es-EC"/>
        </a:p>
      </dgm:t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3F82ADDA-768A-4E8A-8A3A-74C389E4DEBD}" type="presOf" srcId="{00976258-CC4B-4D2F-8C38-8C772E51EDEF}" destId="{EE6EB919-4244-4735-8D7F-478E18EA0BED}" srcOrd="0" destOrd="0" presId="urn:microsoft.com/office/officeart/2008/layout/HorizontalMultiLevelHierarchy"/>
    <dgm:cxn modelId="{CEB507B3-3977-4829-8025-947A16519176}" type="presOf" srcId="{CB6241AB-A903-4483-BCC0-FF9D12CD0957}" destId="{C016FD8C-8D9C-4A25-BB8A-F022690F1E4E}" srcOrd="1" destOrd="0" presId="urn:microsoft.com/office/officeart/2008/layout/HorizontalMultiLevelHierarchy"/>
    <dgm:cxn modelId="{68067249-8F0E-4012-A8BE-BCF7615E5F3E}" type="presOf" srcId="{1453B3D9-3551-42D3-9EA4-CE09A03887B3}" destId="{80ED23AB-AD6B-40CD-9FC6-D4175B95B646}" srcOrd="0" destOrd="0" presId="urn:microsoft.com/office/officeart/2008/layout/HorizontalMultiLevelHierarchy"/>
    <dgm:cxn modelId="{1F7EF0D1-A302-4772-A2BA-3250A612A8DF}" type="presOf" srcId="{B2C9F513-C4A1-4FB4-BDE7-39D8339982D5}" destId="{DB820406-B830-4E78-9B8B-AF17503BC849}" srcOrd="0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959C57D2-DA42-47B4-87A8-5FF90EF93BB1}" type="presOf" srcId="{6BE46504-C6AE-4179-AC77-7AF2E407101A}" destId="{23232F91-25D7-4783-9108-C15D0CC43F14}" srcOrd="1" destOrd="0" presId="urn:microsoft.com/office/officeart/2008/layout/HorizontalMultiLevelHierarchy"/>
    <dgm:cxn modelId="{9744344B-73EF-4AC6-8EC1-C977105B219F}" type="presOf" srcId="{D7C4AA9A-6F83-4205-A287-C8AF0EC43F8B}" destId="{23352CF3-5594-442C-8C5E-901B614E5E2A}" srcOrd="1" destOrd="0" presId="urn:microsoft.com/office/officeart/2008/layout/HorizontalMultiLevelHierarchy"/>
    <dgm:cxn modelId="{8E533E82-A450-4DB2-B626-81018F61042E}" type="presOf" srcId="{D7C4AA9A-6F83-4205-A287-C8AF0EC43F8B}" destId="{C7AF8690-DF8C-4532-8FEC-A71C6ABF6DB5}" srcOrd="0" destOrd="0" presId="urn:microsoft.com/office/officeart/2008/layout/HorizontalMultiLevelHierarchy"/>
    <dgm:cxn modelId="{BDC940BE-412C-4C1E-B161-3F9D0B9E937F}" type="presOf" srcId="{9F618BC1-970F-4157-941C-F86AB1FAE6E3}" destId="{42CECB87-7735-4508-8273-9584CDC4ADD9}" srcOrd="0" destOrd="0" presId="urn:microsoft.com/office/officeart/2008/layout/HorizontalMultiLevelHierarchy"/>
    <dgm:cxn modelId="{173F9769-8668-4B1A-98EE-CBF96C887247}" type="presOf" srcId="{BB89522F-1260-41F0-A4BE-B73FC8B67951}" destId="{A943B8AF-69CA-4FB0-8B15-9EDF89AB42E4}" srcOrd="1" destOrd="0" presId="urn:microsoft.com/office/officeart/2008/layout/HorizontalMultiLevelHierarchy"/>
    <dgm:cxn modelId="{FEF21BB4-A1E3-47D7-8C11-8946B1C36F88}" type="presOf" srcId="{4A56F201-81A5-40D2-BCFD-FDEB1EE1DDFD}" destId="{4C48CB05-710F-4E55-9440-100A54C6EE09}" srcOrd="1" destOrd="0" presId="urn:microsoft.com/office/officeart/2008/layout/HorizontalMultiLevelHierarchy"/>
    <dgm:cxn modelId="{4CF1F419-0964-4563-BDD7-87F32D98A2CA}" type="presOf" srcId="{632AA0DD-8353-4F11-BDFB-175B6927504F}" destId="{2366EC24-982C-4DD0-8F1C-E30943AF5B37}" srcOrd="1" destOrd="0" presId="urn:microsoft.com/office/officeart/2008/layout/HorizontalMultiLevelHierarchy"/>
    <dgm:cxn modelId="{95CFF3E6-5FAE-460E-AEA9-A55A5B14E47C}" type="presOf" srcId="{FAEB6A0B-EAA6-4865-B1B4-B28BD06CA8CB}" destId="{4463467E-C8CE-4503-9555-CCA701A552F2}" srcOrd="0" destOrd="0" presId="urn:microsoft.com/office/officeart/2008/layout/HorizontalMultiLevelHierarchy"/>
    <dgm:cxn modelId="{D1482137-E1C6-46EF-83FC-4F568033FF0E}" type="presOf" srcId="{A3E019C8-8444-4402-AD21-21665B7C54ED}" destId="{AB780709-EAAF-4471-B8FD-C47621FCA784}" srcOrd="0" destOrd="0" presId="urn:microsoft.com/office/officeart/2008/layout/HorizontalMultiLevelHierarchy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D7322A86-6AEF-4109-8083-222E7278BA07}" type="presOf" srcId="{BB89522F-1260-41F0-A4BE-B73FC8B67951}" destId="{D8CCE7A0-BC1A-4E68-8CFB-02BCB29E8655}" srcOrd="0" destOrd="0" presId="urn:microsoft.com/office/officeart/2008/layout/HorizontalMultiLevelHierarchy"/>
    <dgm:cxn modelId="{6A799E07-67C4-45B7-AD33-B6F2DFBC6CB0}" type="presOf" srcId="{632AA0DD-8353-4F11-BDFB-175B6927504F}" destId="{39372AF6-71D9-43B3-8955-9D274CE7BD7A}" srcOrd="0" destOrd="0" presId="urn:microsoft.com/office/officeart/2008/layout/HorizontalMultiLevelHierarchy"/>
    <dgm:cxn modelId="{7B2CC8D9-0D86-4A17-BCE0-7D0D2151BA1F}" type="presOf" srcId="{F2F9455E-1036-48F6-A6A2-29EC169F2063}" destId="{91695836-E275-466C-A3DD-FF71EF4A84C4}" srcOrd="1" destOrd="0" presId="urn:microsoft.com/office/officeart/2008/layout/HorizontalMultiLevelHierarchy"/>
    <dgm:cxn modelId="{F17D4390-ACA3-4963-B929-EE42ADE8E3E4}" type="presOf" srcId="{D4A53272-1466-4228-A795-DC136008FA28}" destId="{1C156C2D-AD71-455E-AD95-3CD2A86072D3}" srcOrd="0" destOrd="0" presId="urn:microsoft.com/office/officeart/2008/layout/HorizontalMultiLevelHierarchy"/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AE679B71-632D-4DD5-9B6E-D8D18DDC098D}" type="presOf" srcId="{3C3F4CF8-CDFA-463D-A1B3-4BFF0A6DA133}" destId="{F970B58F-9231-412E-B7B3-4A43FD741B8D}" srcOrd="0" destOrd="0" presId="urn:microsoft.com/office/officeart/2008/layout/HorizontalMultiLevelHierarchy"/>
    <dgm:cxn modelId="{86D1201F-7467-4075-AFCC-5108EC1938DB}" type="presOf" srcId="{F2F9455E-1036-48F6-A6A2-29EC169F2063}" destId="{E420061C-1FCF-4FAC-B40E-1B648BC23A7D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A596C828-95E3-4E0E-9442-368C04BE01BC}" type="presOf" srcId="{6BE46504-C6AE-4179-AC77-7AF2E407101A}" destId="{225B61C5-820F-4B43-AD20-E8B2DA8D1B36}" srcOrd="0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52CAC24B-21F2-4E07-9C04-391984015914}" type="presOf" srcId="{49685706-E17D-40CB-81F1-ACD3ED6ADFA1}" destId="{CC2A6989-9335-44A7-B320-4D81104BF262}" srcOrd="0" destOrd="0" presId="urn:microsoft.com/office/officeart/2008/layout/HorizontalMultiLevelHierarchy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72DFBFA4-06FD-40FF-94E1-3287BA4430B4}" type="presOf" srcId="{219E4B38-0D35-42D5-8703-F6DBE53A8193}" destId="{31888F87-106E-4065-8933-3BC020F76C45}" srcOrd="0" destOrd="0" presId="urn:microsoft.com/office/officeart/2008/layout/HorizontalMultiLevelHierarchy"/>
    <dgm:cxn modelId="{71E99D9D-A549-46EB-84D9-FA1AA14F792A}" type="presOf" srcId="{1453B3D9-3551-42D3-9EA4-CE09A03887B3}" destId="{1158D777-AB5C-47E1-A172-EA119C809E86}" srcOrd="1" destOrd="0" presId="urn:microsoft.com/office/officeart/2008/layout/HorizontalMultiLevelHierarchy"/>
    <dgm:cxn modelId="{49D86A81-AC4E-4331-9DD2-F3FC3D976685}" type="presOf" srcId="{F327CD6B-8147-4AB7-8C5F-CC9E3C64B821}" destId="{0910C4D5-559F-4ED9-865F-FD9E0B75D5C1}" srcOrd="0" destOrd="0" presId="urn:microsoft.com/office/officeart/2008/layout/HorizontalMultiLevelHierarchy"/>
    <dgm:cxn modelId="{0C4B7FA8-5768-4877-89CB-A8D1425585B9}" type="presOf" srcId="{4A56F201-81A5-40D2-BCFD-FDEB1EE1DDFD}" destId="{44CD7043-7D0F-418D-A8C6-4439385757DC}" srcOrd="0" destOrd="0" presId="urn:microsoft.com/office/officeart/2008/layout/HorizontalMultiLevelHierarchy"/>
    <dgm:cxn modelId="{F009BE7D-FE9C-496A-AB8B-11AD2EB4BD56}" type="presOf" srcId="{9F618BC1-970F-4157-941C-F86AB1FAE6E3}" destId="{C43B149C-5BBB-4839-A818-4A23393FF687}" srcOrd="1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2275F561-41C2-4A47-B820-FD876D4EC1B4}" type="presOf" srcId="{82E892EB-0DB8-4F0A-B0D0-67F960DFB669}" destId="{BA611E67-87A5-4234-AEFF-198BDEDABB7C}" srcOrd="0" destOrd="0" presId="urn:microsoft.com/office/officeart/2008/layout/HorizontalMultiLevelHierarchy"/>
    <dgm:cxn modelId="{AD9D1B60-2552-4DFB-93B3-36B9CF1328E2}" type="presOf" srcId="{4517F813-0F9D-4A37-B7F8-C551FAC69061}" destId="{256185FB-E641-41E5-958F-2456EF0432E0}" srcOrd="0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3A665F1E-9C15-427C-A974-DED9CDEC22C1}" type="presOf" srcId="{CB6241AB-A903-4483-BCC0-FF9D12CD0957}" destId="{1F02AE97-9D58-4D92-A35F-B2748E22374D}" srcOrd="0" destOrd="0" presId="urn:microsoft.com/office/officeart/2008/layout/HorizontalMultiLevelHierarchy"/>
    <dgm:cxn modelId="{AEB0B4A0-36C1-4553-8CC8-BD270F0D024B}" type="presParOf" srcId="{31888F87-106E-4065-8933-3BC020F76C45}" destId="{CB687ADC-65B3-4AFB-A527-FFD6B95B4FCF}" srcOrd="0" destOrd="0" presId="urn:microsoft.com/office/officeart/2008/layout/HorizontalMultiLevelHierarchy"/>
    <dgm:cxn modelId="{10110E51-95D8-4EEF-A597-91263F2E71B7}" type="presParOf" srcId="{CB687ADC-65B3-4AFB-A527-FFD6B95B4FCF}" destId="{CC2A6989-9335-44A7-B320-4D81104BF262}" srcOrd="0" destOrd="0" presId="urn:microsoft.com/office/officeart/2008/layout/HorizontalMultiLevelHierarchy"/>
    <dgm:cxn modelId="{BAD3C2FA-5D94-4A2D-826D-B7982A82D081}" type="presParOf" srcId="{CB687ADC-65B3-4AFB-A527-FFD6B95B4FCF}" destId="{F04DFD31-93B7-4DB0-9FDD-FA42792117D0}" srcOrd="1" destOrd="0" presId="urn:microsoft.com/office/officeart/2008/layout/HorizontalMultiLevelHierarchy"/>
    <dgm:cxn modelId="{7F7BB2AE-207C-4AD0-BC3A-6957C568A24E}" type="presParOf" srcId="{F04DFD31-93B7-4DB0-9FDD-FA42792117D0}" destId="{44CD7043-7D0F-418D-A8C6-4439385757DC}" srcOrd="0" destOrd="0" presId="urn:microsoft.com/office/officeart/2008/layout/HorizontalMultiLevelHierarchy"/>
    <dgm:cxn modelId="{F2B7E811-8BFF-40FF-8B28-9ACBFD6E7671}" type="presParOf" srcId="{44CD7043-7D0F-418D-A8C6-4439385757DC}" destId="{4C48CB05-710F-4E55-9440-100A54C6EE09}" srcOrd="0" destOrd="0" presId="urn:microsoft.com/office/officeart/2008/layout/HorizontalMultiLevelHierarchy"/>
    <dgm:cxn modelId="{550F58A4-00D6-47BF-9B75-1D86AEC4D085}" type="presParOf" srcId="{F04DFD31-93B7-4DB0-9FDD-FA42792117D0}" destId="{9DACE256-5241-4D5B-AE16-DE16584870DB}" srcOrd="1" destOrd="0" presId="urn:microsoft.com/office/officeart/2008/layout/HorizontalMultiLevelHierarchy"/>
    <dgm:cxn modelId="{B0C334CC-D8BE-4692-A5D5-A894783F7283}" type="presParOf" srcId="{9DACE256-5241-4D5B-AE16-DE16584870DB}" destId="{DB820406-B830-4E78-9B8B-AF17503BC849}" srcOrd="0" destOrd="0" presId="urn:microsoft.com/office/officeart/2008/layout/HorizontalMultiLevelHierarchy"/>
    <dgm:cxn modelId="{6DB3005B-A865-40FB-91F8-006BFE3CA3D6}" type="presParOf" srcId="{9DACE256-5241-4D5B-AE16-DE16584870DB}" destId="{99C2153E-1940-4B19-9ADF-A4791C492C22}" srcOrd="1" destOrd="0" presId="urn:microsoft.com/office/officeart/2008/layout/HorizontalMultiLevelHierarchy"/>
    <dgm:cxn modelId="{1E746D8E-F43A-4FD0-8DC2-3E099A669A09}" type="presParOf" srcId="{99C2153E-1940-4B19-9ADF-A4791C492C22}" destId="{80ED23AB-AD6B-40CD-9FC6-D4175B95B646}" srcOrd="0" destOrd="0" presId="urn:microsoft.com/office/officeart/2008/layout/HorizontalMultiLevelHierarchy"/>
    <dgm:cxn modelId="{82F3D3C6-0477-4A72-AE1E-B09F5EE81659}" type="presParOf" srcId="{80ED23AB-AD6B-40CD-9FC6-D4175B95B646}" destId="{1158D777-AB5C-47E1-A172-EA119C809E86}" srcOrd="0" destOrd="0" presId="urn:microsoft.com/office/officeart/2008/layout/HorizontalMultiLevelHierarchy"/>
    <dgm:cxn modelId="{DDCCBA5F-325A-46AA-8AB9-72E831C2D4CE}" type="presParOf" srcId="{99C2153E-1940-4B19-9ADF-A4791C492C22}" destId="{57C12396-272C-4BA3-823A-4ED3BDF5C7AA}" srcOrd="1" destOrd="0" presId="urn:microsoft.com/office/officeart/2008/layout/HorizontalMultiLevelHierarchy"/>
    <dgm:cxn modelId="{CBC2CC6D-E1C1-41FB-B374-8CAAAF696338}" type="presParOf" srcId="{57C12396-272C-4BA3-823A-4ED3BDF5C7AA}" destId="{BA611E67-87A5-4234-AEFF-198BDEDABB7C}" srcOrd="0" destOrd="0" presId="urn:microsoft.com/office/officeart/2008/layout/HorizontalMultiLevelHierarchy"/>
    <dgm:cxn modelId="{A5C6148F-90F2-4B92-AEDF-E00D40C1179C}" type="presParOf" srcId="{57C12396-272C-4BA3-823A-4ED3BDF5C7AA}" destId="{E2B005D3-FDA0-49CD-B5AA-27188FB8C32A}" srcOrd="1" destOrd="0" presId="urn:microsoft.com/office/officeart/2008/layout/HorizontalMultiLevelHierarchy"/>
    <dgm:cxn modelId="{9692F294-3FC0-4723-9259-48628001BAF5}" type="presParOf" srcId="{E2B005D3-FDA0-49CD-B5AA-27188FB8C32A}" destId="{D8CCE7A0-BC1A-4E68-8CFB-02BCB29E8655}" srcOrd="0" destOrd="0" presId="urn:microsoft.com/office/officeart/2008/layout/HorizontalMultiLevelHierarchy"/>
    <dgm:cxn modelId="{E22C89E3-395B-47FC-B3B0-B99E20134C0D}" type="presParOf" srcId="{D8CCE7A0-BC1A-4E68-8CFB-02BCB29E8655}" destId="{A943B8AF-69CA-4FB0-8B15-9EDF89AB42E4}" srcOrd="0" destOrd="0" presId="urn:microsoft.com/office/officeart/2008/layout/HorizontalMultiLevelHierarchy"/>
    <dgm:cxn modelId="{E1F9C4DB-883B-43D7-88BB-0EC44D92C94A}" type="presParOf" srcId="{E2B005D3-FDA0-49CD-B5AA-27188FB8C32A}" destId="{6FF44D33-439B-4064-8D1F-DA5D02758262}" srcOrd="1" destOrd="0" presId="urn:microsoft.com/office/officeart/2008/layout/HorizontalMultiLevelHierarchy"/>
    <dgm:cxn modelId="{C95A9EFD-9E67-4786-A16E-9E50ADAE5709}" type="presParOf" srcId="{6FF44D33-439B-4064-8D1F-DA5D02758262}" destId="{F970B58F-9231-412E-B7B3-4A43FD741B8D}" srcOrd="0" destOrd="0" presId="urn:microsoft.com/office/officeart/2008/layout/HorizontalMultiLevelHierarchy"/>
    <dgm:cxn modelId="{4CA02AE7-05C8-499B-9148-53AA9130AC04}" type="presParOf" srcId="{6FF44D33-439B-4064-8D1F-DA5D02758262}" destId="{6994C215-169A-44EA-AD01-C67B811FC067}" srcOrd="1" destOrd="0" presId="urn:microsoft.com/office/officeart/2008/layout/HorizontalMultiLevelHierarchy"/>
    <dgm:cxn modelId="{8449B0A1-74F9-42C2-B443-CF4A19F56452}" type="presParOf" srcId="{E2B005D3-FDA0-49CD-B5AA-27188FB8C32A}" destId="{225B61C5-820F-4B43-AD20-E8B2DA8D1B36}" srcOrd="2" destOrd="0" presId="urn:microsoft.com/office/officeart/2008/layout/HorizontalMultiLevelHierarchy"/>
    <dgm:cxn modelId="{32C88C90-FD92-4466-9E61-075110EEB58C}" type="presParOf" srcId="{225B61C5-820F-4B43-AD20-E8B2DA8D1B36}" destId="{23232F91-25D7-4783-9108-C15D0CC43F14}" srcOrd="0" destOrd="0" presId="urn:microsoft.com/office/officeart/2008/layout/HorizontalMultiLevelHierarchy"/>
    <dgm:cxn modelId="{DD011B20-ABAE-4F0F-AB41-BA4654B6035B}" type="presParOf" srcId="{E2B005D3-FDA0-49CD-B5AA-27188FB8C32A}" destId="{32FE8368-D891-4D6A-9001-CAC38DE19C2E}" srcOrd="3" destOrd="0" presId="urn:microsoft.com/office/officeart/2008/layout/HorizontalMultiLevelHierarchy"/>
    <dgm:cxn modelId="{833CA35B-44EC-4492-8F01-A89B48F3474D}" type="presParOf" srcId="{32FE8368-D891-4D6A-9001-CAC38DE19C2E}" destId="{1C156C2D-AD71-455E-AD95-3CD2A86072D3}" srcOrd="0" destOrd="0" presId="urn:microsoft.com/office/officeart/2008/layout/HorizontalMultiLevelHierarchy"/>
    <dgm:cxn modelId="{4C336084-1103-4FF2-B413-B325D81F2B48}" type="presParOf" srcId="{32FE8368-D891-4D6A-9001-CAC38DE19C2E}" destId="{6E7558C4-4096-4775-B1A3-8CD7B0606552}" srcOrd="1" destOrd="0" presId="urn:microsoft.com/office/officeart/2008/layout/HorizontalMultiLevelHierarchy"/>
    <dgm:cxn modelId="{4ECF42A9-176B-443A-80BD-2D1D99BECBF8}" type="presParOf" srcId="{E2B005D3-FDA0-49CD-B5AA-27188FB8C32A}" destId="{C7AF8690-DF8C-4532-8FEC-A71C6ABF6DB5}" srcOrd="4" destOrd="0" presId="urn:microsoft.com/office/officeart/2008/layout/HorizontalMultiLevelHierarchy"/>
    <dgm:cxn modelId="{88C3FFD6-BC4D-43CF-AB02-2B76FF43739C}" type="presParOf" srcId="{C7AF8690-DF8C-4532-8FEC-A71C6ABF6DB5}" destId="{23352CF3-5594-442C-8C5E-901B614E5E2A}" srcOrd="0" destOrd="0" presId="urn:microsoft.com/office/officeart/2008/layout/HorizontalMultiLevelHierarchy"/>
    <dgm:cxn modelId="{8A01D88E-3642-4C70-A5A4-EC377499F845}" type="presParOf" srcId="{E2B005D3-FDA0-49CD-B5AA-27188FB8C32A}" destId="{A710DFF6-3B61-4314-B702-0AB1283254C1}" srcOrd="5" destOrd="0" presId="urn:microsoft.com/office/officeart/2008/layout/HorizontalMultiLevelHierarchy"/>
    <dgm:cxn modelId="{77ED114D-0883-4751-B529-C806A7C79C51}" type="presParOf" srcId="{A710DFF6-3B61-4314-B702-0AB1283254C1}" destId="{256185FB-E641-41E5-958F-2456EF0432E0}" srcOrd="0" destOrd="0" presId="urn:microsoft.com/office/officeart/2008/layout/HorizontalMultiLevelHierarchy"/>
    <dgm:cxn modelId="{89D328D7-3389-492E-9DE5-902204926CBA}" type="presParOf" srcId="{A710DFF6-3B61-4314-B702-0AB1283254C1}" destId="{1F03B94B-A06D-4F39-A40B-7CF44AC5D08C}" srcOrd="1" destOrd="0" presId="urn:microsoft.com/office/officeart/2008/layout/HorizontalMultiLevelHierarchy"/>
    <dgm:cxn modelId="{49A550A0-E186-4214-9E33-F6FE801978F5}" type="presParOf" srcId="{E2B005D3-FDA0-49CD-B5AA-27188FB8C32A}" destId="{42CECB87-7735-4508-8273-9584CDC4ADD9}" srcOrd="6" destOrd="0" presId="urn:microsoft.com/office/officeart/2008/layout/HorizontalMultiLevelHierarchy"/>
    <dgm:cxn modelId="{B324FF34-72BE-4E97-A857-F31293848B5F}" type="presParOf" srcId="{42CECB87-7735-4508-8273-9584CDC4ADD9}" destId="{C43B149C-5BBB-4839-A818-4A23393FF687}" srcOrd="0" destOrd="0" presId="urn:microsoft.com/office/officeart/2008/layout/HorizontalMultiLevelHierarchy"/>
    <dgm:cxn modelId="{DB507FD8-FB76-416A-A9D3-56DB36FDA497}" type="presParOf" srcId="{E2B005D3-FDA0-49CD-B5AA-27188FB8C32A}" destId="{06DB977A-7765-4984-B83E-E6687677AE49}" srcOrd="7" destOrd="0" presId="urn:microsoft.com/office/officeart/2008/layout/HorizontalMultiLevelHierarchy"/>
    <dgm:cxn modelId="{3F9184BE-2DC4-4C83-88BD-A6B3099D528B}" type="presParOf" srcId="{06DB977A-7765-4984-B83E-E6687677AE49}" destId="{EE6EB919-4244-4735-8D7F-478E18EA0BED}" srcOrd="0" destOrd="0" presId="urn:microsoft.com/office/officeart/2008/layout/HorizontalMultiLevelHierarchy"/>
    <dgm:cxn modelId="{A065710A-BC09-47A7-9D51-0340C231D646}" type="presParOf" srcId="{06DB977A-7765-4984-B83E-E6687677AE49}" destId="{A455CBDD-873E-47DC-B4D6-351B4DE7A1DB}" srcOrd="1" destOrd="0" presId="urn:microsoft.com/office/officeart/2008/layout/HorizontalMultiLevelHierarchy"/>
    <dgm:cxn modelId="{682D0ECF-ED75-4F1C-AFE4-65ADB061E76F}" type="presParOf" srcId="{E2B005D3-FDA0-49CD-B5AA-27188FB8C32A}" destId="{1F02AE97-9D58-4D92-A35F-B2748E22374D}" srcOrd="8" destOrd="0" presId="urn:microsoft.com/office/officeart/2008/layout/HorizontalMultiLevelHierarchy"/>
    <dgm:cxn modelId="{B1897D1D-40B1-43FD-A609-953581476749}" type="presParOf" srcId="{1F02AE97-9D58-4D92-A35F-B2748E22374D}" destId="{C016FD8C-8D9C-4A25-BB8A-F022690F1E4E}" srcOrd="0" destOrd="0" presId="urn:microsoft.com/office/officeart/2008/layout/HorizontalMultiLevelHierarchy"/>
    <dgm:cxn modelId="{27C047E7-CE73-4A8C-9788-48B7618B50B5}" type="presParOf" srcId="{E2B005D3-FDA0-49CD-B5AA-27188FB8C32A}" destId="{A4E8D6C0-FC7F-4344-BCDD-D6F2A4E19FB0}" srcOrd="9" destOrd="0" presId="urn:microsoft.com/office/officeart/2008/layout/HorizontalMultiLevelHierarchy"/>
    <dgm:cxn modelId="{31D51A33-7A5F-4B3C-A753-72219A84DC0A}" type="presParOf" srcId="{A4E8D6C0-FC7F-4344-BCDD-D6F2A4E19FB0}" destId="{0910C4D5-559F-4ED9-865F-FD9E0B75D5C1}" srcOrd="0" destOrd="0" presId="urn:microsoft.com/office/officeart/2008/layout/HorizontalMultiLevelHierarchy"/>
    <dgm:cxn modelId="{A600CA9D-3A00-4DED-B444-B9265646BBB2}" type="presParOf" srcId="{A4E8D6C0-FC7F-4344-BCDD-D6F2A4E19FB0}" destId="{ADAC0A50-5863-4B14-A569-6CFC55EE8047}" srcOrd="1" destOrd="0" presId="urn:microsoft.com/office/officeart/2008/layout/HorizontalMultiLevelHierarchy"/>
    <dgm:cxn modelId="{57B16CA6-D49B-4DE1-8EFC-63AF73F27647}" type="presParOf" srcId="{99C2153E-1940-4B19-9ADF-A4791C492C22}" destId="{39372AF6-71D9-43B3-8955-9D274CE7BD7A}" srcOrd="2" destOrd="0" presId="urn:microsoft.com/office/officeart/2008/layout/HorizontalMultiLevelHierarchy"/>
    <dgm:cxn modelId="{007156B4-BE90-48FA-ABA8-6EE450D8BB06}" type="presParOf" srcId="{39372AF6-71D9-43B3-8955-9D274CE7BD7A}" destId="{2366EC24-982C-4DD0-8F1C-E30943AF5B37}" srcOrd="0" destOrd="0" presId="urn:microsoft.com/office/officeart/2008/layout/HorizontalMultiLevelHierarchy"/>
    <dgm:cxn modelId="{B6EDEEC4-DD8C-42C9-A4A1-4AC214725978}" type="presParOf" srcId="{99C2153E-1940-4B19-9ADF-A4791C492C22}" destId="{9F0DC225-D07F-48BA-80CD-8D6CD0EF4FEB}" srcOrd="3" destOrd="0" presId="urn:microsoft.com/office/officeart/2008/layout/HorizontalMultiLevelHierarchy"/>
    <dgm:cxn modelId="{2BDDB814-D26B-4EDD-9AAD-2B49DBB655BB}" type="presParOf" srcId="{9F0DC225-D07F-48BA-80CD-8D6CD0EF4FEB}" destId="{4463467E-C8CE-4503-9555-CCA701A552F2}" srcOrd="0" destOrd="0" presId="urn:microsoft.com/office/officeart/2008/layout/HorizontalMultiLevelHierarchy"/>
    <dgm:cxn modelId="{1486C6A1-C20A-4920-A5E1-67382C17B5FF}" type="presParOf" srcId="{9F0DC225-D07F-48BA-80CD-8D6CD0EF4FEB}" destId="{797A98C7-53F4-4F52-B594-7552A8F20786}" srcOrd="1" destOrd="0" presId="urn:microsoft.com/office/officeart/2008/layout/HorizontalMultiLevelHierarchy"/>
    <dgm:cxn modelId="{F9682CC1-9752-4AF4-8F19-D9419C155F5E}" type="presParOf" srcId="{99C2153E-1940-4B19-9ADF-A4791C492C22}" destId="{E420061C-1FCF-4FAC-B40E-1B648BC23A7D}" srcOrd="4" destOrd="0" presId="urn:microsoft.com/office/officeart/2008/layout/HorizontalMultiLevelHierarchy"/>
    <dgm:cxn modelId="{B423DCA5-5B25-4B2F-8D10-3E04D3219E77}" type="presParOf" srcId="{E420061C-1FCF-4FAC-B40E-1B648BC23A7D}" destId="{91695836-E275-466C-A3DD-FF71EF4A84C4}" srcOrd="0" destOrd="0" presId="urn:microsoft.com/office/officeart/2008/layout/HorizontalMultiLevelHierarchy"/>
    <dgm:cxn modelId="{12941C73-45B6-4359-83B0-7C98734E2326}" type="presParOf" srcId="{99C2153E-1940-4B19-9ADF-A4791C492C22}" destId="{4811B43E-AF7D-4B4A-8942-0C9FB93B9D2C}" srcOrd="5" destOrd="0" presId="urn:microsoft.com/office/officeart/2008/layout/HorizontalMultiLevelHierarchy"/>
    <dgm:cxn modelId="{5577B5B1-3261-4466-A423-B4F29CC77195}" type="presParOf" srcId="{4811B43E-AF7D-4B4A-8942-0C9FB93B9D2C}" destId="{AB780709-EAAF-4471-B8FD-C47621FCA784}" srcOrd="0" destOrd="0" presId="urn:microsoft.com/office/officeart/2008/layout/HorizontalMultiLevelHierarchy"/>
    <dgm:cxn modelId="{A1B61053-9F29-4AA8-9170-061340742553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S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Nombre]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BibliotecarioNombre]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[Nombres]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lvl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OYECTO 1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14</Pages>
  <Words>3034</Words>
  <Characters>16690</Characters>
  <Application>Microsoft Office Word</Application>
  <DocSecurity>0</DocSecurity>
  <Lines>139</Lines>
  <Paragraphs>3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68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Patty</cp:lastModifiedBy>
  <cp:revision>11</cp:revision>
  <dcterms:created xsi:type="dcterms:W3CDTF">2020-01-29T05:18:00Z</dcterms:created>
  <dcterms:modified xsi:type="dcterms:W3CDTF">2020-01-29T15:12:00Z</dcterms:modified>
</cp:coreProperties>
</file>